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D304D83" w14:textId="77777777" w:rsidR="00BD3D63" w:rsidRPr="00C21FF1" w:rsidRDefault="00BD3D63" w:rsidP="00EA5664">
      <w:pPr>
        <w:rPr>
          <w:b/>
          <w:color w:val="000000" w:themeColor="text1"/>
        </w:rPr>
      </w:pPr>
      <w:r w:rsidRPr="00C21FF1">
        <w:rPr>
          <w:b/>
          <w:color w:val="000000" w:themeColor="text1"/>
        </w:rPr>
        <w:t>Title:</w:t>
      </w:r>
    </w:p>
    <w:p w14:paraId="64FB53AF" w14:textId="77777777" w:rsidR="00EA5664" w:rsidRDefault="00EA5664" w:rsidP="00EA5664">
      <w:pPr>
        <w:pStyle w:val="Default"/>
      </w:pPr>
    </w:p>
    <w:p w14:paraId="31B771D7" w14:textId="2BF4F823" w:rsidR="00BD3D63" w:rsidRDefault="00EA5664" w:rsidP="00EA5664">
      <w:pPr>
        <w:rPr>
          <w:sz w:val="27"/>
          <w:szCs w:val="27"/>
        </w:rPr>
      </w:pPr>
      <w:r>
        <w:t xml:space="preserve"> </w:t>
      </w:r>
      <w:r>
        <w:rPr>
          <w:sz w:val="27"/>
          <w:szCs w:val="27"/>
        </w:rPr>
        <w:t>Evaluation of head and neck mucosal melanoma and proposal of a novel stage grouping system</w:t>
      </w:r>
    </w:p>
    <w:p w14:paraId="53120350" w14:textId="77777777" w:rsidR="00EA5664" w:rsidRDefault="00EA5664" w:rsidP="00EA5664"/>
    <w:p w14:paraId="659717F9" w14:textId="77777777" w:rsidR="00E24BB2" w:rsidRPr="00C21FF1" w:rsidRDefault="00BD3D63" w:rsidP="00EA5664">
      <w:pPr>
        <w:rPr>
          <w:b/>
          <w:color w:val="000000" w:themeColor="text1"/>
        </w:rPr>
      </w:pPr>
      <w:r w:rsidRPr="00C21FF1">
        <w:rPr>
          <w:b/>
          <w:color w:val="000000" w:themeColor="text1"/>
        </w:rPr>
        <w:t>Principal Investigator:</w:t>
      </w:r>
      <w:r w:rsidR="00EF153E" w:rsidRPr="00C21FF1">
        <w:rPr>
          <w:b/>
          <w:color w:val="000000" w:themeColor="text1"/>
        </w:rPr>
        <w:t xml:space="preserve"> </w:t>
      </w:r>
    </w:p>
    <w:p w14:paraId="707FA79C" w14:textId="533284FC" w:rsidR="00E24BB2" w:rsidRDefault="00E24BB2" w:rsidP="00EA5664">
      <w:r w:rsidRPr="00C21FF1">
        <w:rPr>
          <w:color w:val="000000" w:themeColor="text1"/>
        </w:rPr>
        <w:t>Name</w:t>
      </w:r>
      <w:r w:rsidR="00D94AB7" w:rsidRPr="00C21FF1">
        <w:rPr>
          <w:color w:val="000000" w:themeColor="text1"/>
        </w:rPr>
        <w:t>:</w:t>
      </w:r>
      <w:r w:rsidR="00D94AB7">
        <w:t xml:space="preserve"> </w:t>
      </w:r>
      <w:r w:rsidR="00855BEA">
        <w:t>A.P.</w:t>
      </w:r>
    </w:p>
    <w:p w14:paraId="7832F1D2" w14:textId="54249090" w:rsidR="00E13D69" w:rsidRDefault="00E24BB2" w:rsidP="00EA5664">
      <w:r w:rsidRPr="00C21FF1">
        <w:rPr>
          <w:color w:val="000000" w:themeColor="text1"/>
        </w:rPr>
        <w:t>Email</w:t>
      </w:r>
      <w:r w:rsidR="00D94AB7" w:rsidRPr="00C21FF1">
        <w:rPr>
          <w:color w:val="000000" w:themeColor="text1"/>
        </w:rPr>
        <w:t>:</w:t>
      </w:r>
      <w:r w:rsidR="00E13D69">
        <w:t xml:space="preserve"> </w:t>
      </w:r>
    </w:p>
    <w:p w14:paraId="090AC379" w14:textId="77777777" w:rsidR="00E24BB2" w:rsidRDefault="00E24BB2" w:rsidP="00EA5664"/>
    <w:p w14:paraId="7CF9B306" w14:textId="77777777" w:rsidR="00C21FF1" w:rsidRDefault="00E24BB2" w:rsidP="00EA5664">
      <w:proofErr w:type="spellStart"/>
      <w:r w:rsidRPr="00C21FF1">
        <w:rPr>
          <w:b/>
          <w:color w:val="000000" w:themeColor="text1"/>
        </w:rPr>
        <w:t>CoC</w:t>
      </w:r>
      <w:proofErr w:type="spellEnd"/>
      <w:r w:rsidRPr="00C21FF1">
        <w:rPr>
          <w:b/>
          <w:color w:val="000000" w:themeColor="text1"/>
        </w:rPr>
        <w:t xml:space="preserve"> accredited program</w:t>
      </w:r>
      <w:r w:rsidR="00D94AB7" w:rsidRPr="00C21FF1">
        <w:rPr>
          <w:b/>
          <w:color w:val="000000" w:themeColor="text1"/>
        </w:rPr>
        <w:t>:</w:t>
      </w:r>
      <w:r w:rsidR="00D94AB7">
        <w:t xml:space="preserve"> </w:t>
      </w:r>
    </w:p>
    <w:p w14:paraId="1255E49E" w14:textId="4A6A8A11" w:rsidR="00E24BB2" w:rsidRDefault="00EA5664" w:rsidP="00EA5664">
      <w:r>
        <w:t>Methodist Nebraska Health System</w:t>
      </w:r>
      <w:r w:rsidR="00D94AB7">
        <w:t>, Omaha, Nebraska</w:t>
      </w:r>
    </w:p>
    <w:p w14:paraId="0430498F" w14:textId="77777777" w:rsidR="00C21FF1" w:rsidRDefault="00C21FF1" w:rsidP="00EA5664">
      <w:pPr>
        <w:rPr>
          <w:b/>
          <w:color w:val="000000" w:themeColor="text1"/>
        </w:rPr>
      </w:pPr>
    </w:p>
    <w:p w14:paraId="4B82A35A" w14:textId="77777777" w:rsidR="00FF6EA4" w:rsidRDefault="00E24BB2" w:rsidP="00EA5664">
      <w:pPr>
        <w:rPr>
          <w:color w:val="000000" w:themeColor="text1"/>
        </w:rPr>
      </w:pPr>
      <w:r w:rsidRPr="00C21FF1">
        <w:rPr>
          <w:b/>
          <w:color w:val="000000" w:themeColor="text1"/>
        </w:rPr>
        <w:t>Disease site</w:t>
      </w:r>
      <w:r w:rsidR="00D94AB7" w:rsidRPr="00C21FF1">
        <w:rPr>
          <w:b/>
          <w:color w:val="000000" w:themeColor="text1"/>
        </w:rPr>
        <w:t>:</w:t>
      </w:r>
      <w:r w:rsidR="00D94AB7" w:rsidRPr="00C21FF1">
        <w:rPr>
          <w:color w:val="000000" w:themeColor="text1"/>
        </w:rPr>
        <w:t xml:space="preserve"> </w:t>
      </w:r>
    </w:p>
    <w:p w14:paraId="0F16CDA4" w14:textId="563CFA27" w:rsidR="00BF7DE6" w:rsidRDefault="00BF7DE6" w:rsidP="00EA5664">
      <w:pPr>
        <w:rPr>
          <w:color w:val="000000" w:themeColor="text1"/>
        </w:rPr>
      </w:pPr>
      <w:r>
        <w:rPr>
          <w:color w:val="000000" w:themeColor="text1"/>
        </w:rPr>
        <w:t xml:space="preserve">Oral cavity </w:t>
      </w:r>
      <w:r w:rsidR="00EA5664">
        <w:rPr>
          <w:color w:val="000000" w:themeColor="text1"/>
        </w:rPr>
        <w:t>C00.0-</w:t>
      </w:r>
      <w:r>
        <w:rPr>
          <w:color w:val="000000" w:themeColor="text1"/>
        </w:rPr>
        <w:t>06.9</w:t>
      </w:r>
    </w:p>
    <w:p w14:paraId="7370B8B9" w14:textId="77777777" w:rsidR="00BF7DE6" w:rsidRDefault="00BF7DE6" w:rsidP="00EA5664">
      <w:pPr>
        <w:rPr>
          <w:color w:val="000000" w:themeColor="text1"/>
        </w:rPr>
      </w:pPr>
      <w:r>
        <w:rPr>
          <w:color w:val="000000" w:themeColor="text1"/>
        </w:rPr>
        <w:t>Oropharynx C09.0-10.9</w:t>
      </w:r>
    </w:p>
    <w:p w14:paraId="4469A6BC" w14:textId="77777777" w:rsidR="00BF7DE6" w:rsidRDefault="00BF7DE6" w:rsidP="00EA5664">
      <w:pPr>
        <w:rPr>
          <w:color w:val="000000" w:themeColor="text1"/>
        </w:rPr>
      </w:pPr>
      <w:r>
        <w:rPr>
          <w:color w:val="000000" w:themeColor="text1"/>
        </w:rPr>
        <w:t>Nasopharynx C11.0-11.9</w:t>
      </w:r>
    </w:p>
    <w:p w14:paraId="132AB4BA" w14:textId="77777777" w:rsidR="00BF7DE6" w:rsidRDefault="00BF7DE6" w:rsidP="00EA5664">
      <w:pPr>
        <w:rPr>
          <w:color w:val="000000" w:themeColor="text1"/>
        </w:rPr>
      </w:pPr>
      <w:r>
        <w:rPr>
          <w:color w:val="000000" w:themeColor="text1"/>
        </w:rPr>
        <w:t>Hypopharynx 12.9-13.9</w:t>
      </w:r>
    </w:p>
    <w:p w14:paraId="6DC19A92" w14:textId="03737E00" w:rsidR="00E24BB2" w:rsidRDefault="00EA5664" w:rsidP="00EA5664">
      <w:pPr>
        <w:rPr>
          <w:color w:val="000000" w:themeColor="text1"/>
        </w:rPr>
      </w:pPr>
      <w:r>
        <w:rPr>
          <w:color w:val="000000" w:themeColor="text1"/>
        </w:rPr>
        <w:t>Nasal cavity C30.0</w:t>
      </w:r>
    </w:p>
    <w:p w14:paraId="00B5810C" w14:textId="05434B63" w:rsidR="00BF7DE6" w:rsidRDefault="00BF7DE6" w:rsidP="00EA5664">
      <w:pPr>
        <w:rPr>
          <w:color w:val="000000" w:themeColor="text1"/>
        </w:rPr>
      </w:pPr>
      <w:r>
        <w:rPr>
          <w:color w:val="000000" w:themeColor="text1"/>
        </w:rPr>
        <w:t>Paranasal sinus C31.0-31.1</w:t>
      </w:r>
    </w:p>
    <w:p w14:paraId="01AFC705" w14:textId="6A2BB580" w:rsidR="00BF7DE6" w:rsidRPr="00C21FF1" w:rsidRDefault="00BF7DE6" w:rsidP="00EA5664">
      <w:pPr>
        <w:rPr>
          <w:color w:val="000000" w:themeColor="text1"/>
        </w:rPr>
      </w:pPr>
      <w:r>
        <w:rPr>
          <w:color w:val="000000" w:themeColor="text1"/>
        </w:rPr>
        <w:t>Larynx C32.0-32.9</w:t>
      </w:r>
    </w:p>
    <w:p w14:paraId="3753BBF1" w14:textId="77777777" w:rsidR="00C21FF1" w:rsidRDefault="00C21FF1" w:rsidP="00EA5664">
      <w:pPr>
        <w:rPr>
          <w:b/>
          <w:color w:val="000000" w:themeColor="text1"/>
        </w:rPr>
      </w:pPr>
    </w:p>
    <w:p w14:paraId="225DCB6B" w14:textId="77777777" w:rsidR="00E24BB2" w:rsidRPr="00C21FF1" w:rsidRDefault="00E24BB2" w:rsidP="00EA5664">
      <w:pPr>
        <w:rPr>
          <w:color w:val="000000" w:themeColor="text1"/>
        </w:rPr>
      </w:pPr>
      <w:r w:rsidRPr="00C21FF1">
        <w:rPr>
          <w:b/>
          <w:color w:val="000000" w:themeColor="text1"/>
        </w:rPr>
        <w:t>Patient age cohort of interest</w:t>
      </w:r>
      <w:r w:rsidR="00D94AB7" w:rsidRPr="00C21FF1">
        <w:rPr>
          <w:b/>
          <w:color w:val="000000" w:themeColor="text1"/>
        </w:rPr>
        <w:t>:</w:t>
      </w:r>
      <w:r w:rsidR="00D94AB7" w:rsidRPr="00C21FF1">
        <w:rPr>
          <w:color w:val="000000" w:themeColor="text1"/>
        </w:rPr>
        <w:t xml:space="preserve"> Adults 18- 90+</w:t>
      </w:r>
    </w:p>
    <w:p w14:paraId="03518A90" w14:textId="77777777" w:rsidR="00C21FF1" w:rsidRDefault="00C21FF1" w:rsidP="00EA5664">
      <w:pPr>
        <w:rPr>
          <w:b/>
          <w:color w:val="000000" w:themeColor="text1"/>
        </w:rPr>
      </w:pPr>
    </w:p>
    <w:p w14:paraId="6A3D5CC0" w14:textId="77777777" w:rsidR="00E24BB2" w:rsidRPr="00C21FF1" w:rsidRDefault="00E24BB2" w:rsidP="00EA5664">
      <w:pPr>
        <w:rPr>
          <w:color w:val="000000" w:themeColor="text1"/>
        </w:rPr>
      </w:pPr>
      <w:proofErr w:type="spellStart"/>
      <w:r w:rsidRPr="00C21FF1">
        <w:rPr>
          <w:b/>
          <w:color w:val="000000" w:themeColor="text1"/>
        </w:rPr>
        <w:t>Biosketch</w:t>
      </w:r>
      <w:proofErr w:type="spellEnd"/>
      <w:r w:rsidR="00D94AB7" w:rsidRPr="00C21FF1">
        <w:rPr>
          <w:b/>
          <w:color w:val="000000" w:themeColor="text1"/>
        </w:rPr>
        <w:t>:</w:t>
      </w:r>
      <w:r w:rsidR="00D94AB7" w:rsidRPr="00C21FF1">
        <w:rPr>
          <w:color w:val="000000" w:themeColor="text1"/>
        </w:rPr>
        <w:t xml:space="preserve"> See attached </w:t>
      </w:r>
      <w:proofErr w:type="spellStart"/>
      <w:r w:rsidR="00D94AB7" w:rsidRPr="00C21FF1">
        <w:rPr>
          <w:color w:val="000000" w:themeColor="text1"/>
        </w:rPr>
        <w:t>biosketch</w:t>
      </w:r>
      <w:proofErr w:type="spellEnd"/>
    </w:p>
    <w:p w14:paraId="5318118F" w14:textId="77777777" w:rsidR="00D67A33" w:rsidRDefault="00D67A33" w:rsidP="00EA5664">
      <w:pPr>
        <w:rPr>
          <w:b/>
          <w:color w:val="000000" w:themeColor="text1"/>
        </w:rPr>
      </w:pPr>
    </w:p>
    <w:p w14:paraId="5D668CD7" w14:textId="77777777" w:rsidR="00D41CD5" w:rsidRPr="00C21FF1" w:rsidRDefault="00BD3D63" w:rsidP="00EA5664">
      <w:pPr>
        <w:rPr>
          <w:b/>
          <w:color w:val="000000" w:themeColor="text1"/>
        </w:rPr>
      </w:pPr>
      <w:r w:rsidRPr="00C21FF1">
        <w:rPr>
          <w:b/>
          <w:color w:val="000000" w:themeColor="text1"/>
        </w:rPr>
        <w:t>Research Questions/ Objectives:</w:t>
      </w:r>
      <w:r w:rsidR="00D41CD5" w:rsidRPr="00C21FF1">
        <w:rPr>
          <w:b/>
          <w:color w:val="000000" w:themeColor="text1"/>
        </w:rPr>
        <w:t xml:space="preserve"> </w:t>
      </w:r>
    </w:p>
    <w:p w14:paraId="4236088B" w14:textId="43C84D20" w:rsidR="00C21FF1" w:rsidRPr="00437813" w:rsidRDefault="003D0A26" w:rsidP="00EA5664">
      <w:pPr>
        <w:rPr>
          <w:color w:val="000000" w:themeColor="text1"/>
        </w:rPr>
      </w:pPr>
      <w:r>
        <w:rPr>
          <w:color w:val="000000" w:themeColor="text1"/>
        </w:rPr>
        <w:t>Assess interactions</w:t>
      </w:r>
      <w:r w:rsidR="00A14239" w:rsidRPr="00437813">
        <w:rPr>
          <w:color w:val="000000" w:themeColor="text1"/>
        </w:rPr>
        <w:t xml:space="preserve"> of </w:t>
      </w:r>
      <w:r w:rsidR="00BF7DE6">
        <w:rPr>
          <w:color w:val="000000" w:themeColor="text1"/>
        </w:rPr>
        <w:t>patient age, gender, race, tumor size, tumor location, extent of invasion, nodal disease, metastatic disease, treatment modality and margin status on overall survival</w:t>
      </w:r>
      <w:r w:rsidR="00E13D69">
        <w:rPr>
          <w:color w:val="000000" w:themeColor="text1"/>
        </w:rPr>
        <w:t xml:space="preserve"> </w:t>
      </w:r>
      <w:r w:rsidR="00BF7DE6">
        <w:rPr>
          <w:color w:val="000000" w:themeColor="text1"/>
        </w:rPr>
        <w:t>and metastasis free survival on patient with mucosal melanoma of the head and heck.</w:t>
      </w:r>
    </w:p>
    <w:p w14:paraId="2DF2A0AD" w14:textId="77777777" w:rsidR="00437813" w:rsidRDefault="00437813" w:rsidP="00EA5664">
      <w:pPr>
        <w:rPr>
          <w:b/>
          <w:color w:val="000000" w:themeColor="text1"/>
        </w:rPr>
      </w:pPr>
    </w:p>
    <w:p w14:paraId="500AE111" w14:textId="77777777" w:rsidR="00C21FF1" w:rsidRDefault="00BD3D63" w:rsidP="00EA5664">
      <w:pPr>
        <w:rPr>
          <w:color w:val="000000" w:themeColor="text1"/>
        </w:rPr>
      </w:pPr>
      <w:r w:rsidRPr="00C21FF1">
        <w:rPr>
          <w:b/>
          <w:color w:val="000000" w:themeColor="text1"/>
        </w:rPr>
        <w:t>Background:</w:t>
      </w:r>
      <w:r w:rsidRPr="00EF153E">
        <w:rPr>
          <w:color w:val="3366FF"/>
        </w:rPr>
        <w:t xml:space="preserve"> </w:t>
      </w:r>
    </w:p>
    <w:p w14:paraId="156AF9D9" w14:textId="0044E7C4" w:rsidR="0086520B" w:rsidRDefault="004864B6" w:rsidP="004B3778">
      <w:pPr>
        <w:spacing w:after="0"/>
        <w:ind w:firstLine="360"/>
      </w:pPr>
      <w:r>
        <w:t xml:space="preserve">Head and neck mucosal melanoma (HNMM) </w:t>
      </w:r>
      <w:proofErr w:type="gramStart"/>
      <w:r>
        <w:t>is</w:t>
      </w:r>
      <w:proofErr w:type="gramEnd"/>
      <w:r>
        <w:t xml:space="preserve"> a rare neoplasm, accounting for 1–4% of all melanomas, 55% of all mucosal melanomas, and only 4% of all </w:t>
      </w:r>
      <w:proofErr w:type="spellStart"/>
      <w:r>
        <w:t>sinonasal</w:t>
      </w:r>
      <w:proofErr w:type="spellEnd"/>
      <w:r>
        <w:t xml:space="preserve"> malignancies. </w:t>
      </w:r>
      <w:r w:rsidR="00730DD0">
        <w:fldChar w:fldCharType="begin">
          <w:fldData xml:space="preserve">PEVuZE5vdGU+PENpdGU+PEF1dGhvcj5Nb3lhLVBsYW5hPC9BdXRob3I+PFllYXI+MjAxOTwvWWVh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==
</w:fldData>
        </w:fldChar>
      </w:r>
      <w:r w:rsidR="00730DD0">
        <w:instrText xml:space="preserve"> ADDIN EN.CITE </w:instrText>
      </w:r>
      <w:r w:rsidR="00730DD0">
        <w:fldChar w:fldCharType="begin">
          <w:fldData xml:space="preserve">PEVuZE5vdGU+PENpdGU+PEF1dGhvcj5Nb3lhLVBsYW5hPC9BdXRob3I+PFllYXI+MjAxOTwvWWVh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==
</w:fldData>
        </w:fldChar>
      </w:r>
      <w:r w:rsidR="00730DD0">
        <w:instrText xml:space="preserve"> ADDIN EN.CITE.DATA </w:instrText>
      </w:r>
      <w:r w:rsidR="00730DD0">
        <w:fldChar w:fldCharType="end"/>
      </w:r>
      <w:r w:rsidR="00730DD0">
        <w:fldChar w:fldCharType="separate"/>
      </w:r>
      <w:r w:rsidR="00730DD0">
        <w:rPr>
          <w:noProof/>
        </w:rPr>
        <w:t>[1]</w:t>
      </w:r>
      <w:r w:rsidR="00730DD0">
        <w:fldChar w:fldCharType="end"/>
      </w:r>
      <w:r w:rsidR="00890CE3">
        <w:t xml:space="preserve"> </w:t>
      </w:r>
      <w:r w:rsidR="004B3778">
        <w:t xml:space="preserve">Disease developing within distinct subsites of the head and neck have disparate disease course and prognosis. </w:t>
      </w:r>
      <w:r w:rsidR="00730DD0">
        <w:fldChar w:fldCharType="begin">
          <w:fldData xml:space="preserve">PEVuZE5vdGU+PENpdGU+PEF1dGhvcj5HYW50aTwvQXV0aG9yPjxZZWFyPjIwMjA8L1llYXI+PFJl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</w:fldData>
        </w:fldChar>
      </w:r>
      <w:r w:rsidR="00730DD0">
        <w:instrText xml:space="preserve"> ADDIN EN.CITE </w:instrText>
      </w:r>
      <w:r w:rsidR="00730DD0">
        <w:fldChar w:fldCharType="begin">
          <w:fldData xml:space="preserve">PEVuZE5vdGU+PENpdGU+PEF1dGhvcj5HYW50aTwvQXV0aG9yPjxZZWFyPjIwMjA8L1llYXI+PFJl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</w:fldData>
        </w:fldChar>
      </w:r>
      <w:r w:rsidR="00730DD0">
        <w:instrText xml:space="preserve"> ADDIN EN.CITE.DATA </w:instrText>
      </w:r>
      <w:r w:rsidR="00730DD0">
        <w:fldChar w:fldCharType="end"/>
      </w:r>
      <w:r w:rsidR="00730DD0">
        <w:fldChar w:fldCharType="separate"/>
      </w:r>
      <w:r w:rsidR="00730DD0">
        <w:rPr>
          <w:noProof/>
        </w:rPr>
        <w:t>[2]</w:t>
      </w:r>
      <w:r w:rsidR="00730DD0">
        <w:fldChar w:fldCharType="end"/>
      </w:r>
      <w:r w:rsidR="004B3778">
        <w:t xml:space="preserve"> The most common primary is the nasal cavity (49.1%), followed by paranasal sinuses (23.1%), oral cavity (18.8%) and nasopharynx (5.5%). </w:t>
      </w:r>
      <w:r w:rsidR="00FC0FCC">
        <w:fldChar w:fldCharType="begin">
          <w:fldData xml:space="preserve">PEVuZE5vdGU+PENpdGU+PEF1dGhvcj5KZXRoYW5hbWVzdDwvQXV0aG9yPjxZZWFyPjIwMTE8L1ll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</w:fldData>
        </w:fldChar>
      </w:r>
      <w:r w:rsidR="00FC0FCC">
        <w:instrText xml:space="preserve"> ADDIN EN.CITE </w:instrText>
      </w:r>
      <w:r w:rsidR="00FC0FCC">
        <w:fldChar w:fldCharType="begin">
          <w:fldData xml:space="preserve">PEVuZE5vdGU+PENpdGU+PEF1dGhvcj5KZXRoYW5hbWVzdDwvQXV0aG9yPjxZZWFyPjIwMTE8L1ll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</w:fldData>
        </w:fldChar>
      </w:r>
      <w:r w:rsidR="00FC0FCC">
        <w:instrText xml:space="preserve"> ADDIN EN.CITE.DATA </w:instrText>
      </w:r>
      <w:r w:rsidR="00FC0FCC">
        <w:fldChar w:fldCharType="end"/>
      </w:r>
      <w:r w:rsidR="00FC0FCC">
        <w:fldChar w:fldCharType="separate"/>
      </w:r>
      <w:r w:rsidR="00FC0FCC">
        <w:rPr>
          <w:noProof/>
        </w:rPr>
        <w:t>[3]</w:t>
      </w:r>
      <w:r w:rsidR="00FC0FCC">
        <w:fldChar w:fldCharType="end"/>
      </w:r>
      <w:r w:rsidR="00FC0FCC">
        <w:t xml:space="preserve"> </w:t>
      </w:r>
      <w:r w:rsidR="004B3778">
        <w:t xml:space="preserve">Lesions within the pharynx and larynx are reported within the literature, but are rare. </w:t>
      </w:r>
      <w:r w:rsidR="00FC0FCC">
        <w:fldChar w:fldCharType="begin"/>
      </w:r>
      <w:r w:rsidR="00FC0FCC">
        <w:instrText xml:space="preserve"> ADDIN EN.CITE &lt;EndNote&gt;&lt;Cite&gt;&lt;Author&gt;Prasad&lt;/Author&gt;&lt;Year&gt;2004&lt;/Year&gt;&lt;RecNum&gt;10&lt;/RecNum&gt;&lt;DisplayText&gt;[4]&lt;/DisplayText&gt;&lt;record&gt;&lt;rec-number&gt;10&lt;/rec-number&gt;&lt;foreign-keys&gt;&lt;key app="EN" db-id="vdxzt2svisra0be2v5qx2dsm2ew00v9dawwa" timestamp="1610930036"&gt;10&lt;/key&gt;&lt;/foreign-keys&gt;&lt;ref-type name="Journal Article"&gt;17&lt;/ref-type&gt;&lt;contributors&gt;&lt;authors&gt;&lt;author&gt;Prasad, M. L.&lt;/author&gt;&lt;author&gt;Patel, S. G.&lt;/author&gt;&lt;author&gt;Huvos, A. G.&lt;/author&gt;&lt;author&gt;Shah, J. P.&lt;/author&gt;&lt;author&gt;Busam, K. J.&lt;/author&gt;&lt;/authors&gt;&lt;/contributors&gt;&lt;auth-address&gt;Department of Pathology, Memorial Sloan-Kettering Cancer Center, New York, New York, USA. prasad-1@medctr.osu.edu&lt;/auth-address&gt;&lt;titles&gt;&lt;title&gt;Primary mucosal melanoma of the head and neck: a proposal for microstaging localized, Stage I (lymph node-negative) tumors&lt;/title&gt;&lt;secondary-title&gt;Cancer&lt;/secondary-title&gt;&lt;/titles&gt;&lt;periodical&gt;&lt;full-title&gt;Cancer&lt;/full-title&gt;&lt;/periodical&gt;&lt;pages&gt;1657-64&lt;/pages&gt;&lt;volume&gt;100&lt;/volume&gt;&lt;number&gt;8&lt;/number&gt;&lt;edition&gt;2004/04/10&lt;/edition&gt;&lt;keywords&gt;&lt;keyword&gt;Adult&lt;/keyword&gt;&lt;keyword&gt;Aged&lt;/keyword&gt;&lt;keyword&gt;Aged, 80 and over&lt;/keyword&gt;&lt;keyword&gt;*Disease-Free Survival&lt;/keyword&gt;&lt;keyword&gt;Female&lt;/keyword&gt;&lt;keyword&gt;Head and Neck Neoplasms/*classification/*pathology&lt;/keyword&gt;&lt;keyword&gt;Humans&lt;/keyword&gt;&lt;keyword&gt;Male&lt;/keyword&gt;&lt;keyword&gt;Melanoma/*classification/*pathology&lt;/keyword&gt;&lt;keyword&gt;Middle Aged&lt;/keyword&gt;&lt;keyword&gt;Mucous Membrane/pathology&lt;/keyword&gt;&lt;keyword&gt;Neoplasm Invasiveness&lt;/keyword&gt;&lt;keyword&gt;Neoplasm Staging/*methods&lt;/keyword&gt;&lt;keyword&gt;Prognosis&lt;/keyword&gt;&lt;keyword&gt;Retrospective Studies&lt;/keyword&gt;&lt;/keywords&gt;&lt;dates&gt;&lt;year&gt;2004&lt;/year&gt;&lt;pub-dates&gt;&lt;date&gt;Apr 15&lt;/date&gt;&lt;/pub-dates&gt;&lt;/dates&gt;&lt;isbn&gt;0008-543X (Print)&amp;#xD;0008-543X (Linking)&lt;/isbn&gt;&lt;accession-num&gt;15073854&lt;/accession-num&gt;&lt;urls&gt;&lt;related-urls&gt;&lt;url&gt;https://www.ncbi.nlm.nih.gov/pubmed/15073854&lt;/url&gt;&lt;/related-urls&gt;&lt;/urls&gt;&lt;electronic-resource-num&gt;10.1002/cncr.20201&lt;/electronic-resource-num&gt;&lt;/record&gt;&lt;/Cite&gt;&lt;/EndNote&gt;</w:instrText>
      </w:r>
      <w:r w:rsidR="00FC0FCC">
        <w:fldChar w:fldCharType="separate"/>
      </w:r>
      <w:r w:rsidR="00FC0FCC">
        <w:rPr>
          <w:noProof/>
        </w:rPr>
        <w:t>[4]</w:t>
      </w:r>
      <w:r w:rsidR="00FC0FCC">
        <w:fldChar w:fldCharType="end"/>
      </w:r>
      <w:r w:rsidR="004B3778">
        <w:t xml:space="preserve"> </w:t>
      </w:r>
      <w:r w:rsidR="00890CE3">
        <w:t xml:space="preserve"> </w:t>
      </w:r>
      <w:r w:rsidR="009E4F5A">
        <w:t xml:space="preserve">Nodal disease also varies by primary subsite, with 13% of HNMM presenting with nodal disease, but 6.3% for nasopharynx tumors, 9.0% for oral cavity, 13.4% for nasal cavity, 14.3% for paranasal sinus, and 20.0% for oropharynx tumors. </w:t>
      </w:r>
      <w:r w:rsidR="009E4F5A">
        <w:fldChar w:fldCharType="begin">
          <w:fldData xml:space="preserve">PEVuZE5vdGU+PENpdGU+PEF1dGhvcj5KZXRoYW5hbWVzdDwvQXV0aG9yPjxZZWFyPjIwMTE8L1ll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</w:fldData>
        </w:fldChar>
      </w:r>
      <w:r w:rsidR="009E4F5A">
        <w:instrText xml:space="preserve"> ADDIN EN.CITE </w:instrText>
      </w:r>
      <w:r w:rsidR="009E4F5A">
        <w:fldChar w:fldCharType="begin">
          <w:fldData xml:space="preserve">PEVuZE5vdGU+PENpdGU+PEF1dGhvcj5KZXRoYW5hbWVzdDwvQXV0aG9yPjxZZWFyPjIwMTE8L1ll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</w:fldData>
        </w:fldChar>
      </w:r>
      <w:r w:rsidR="009E4F5A">
        <w:instrText xml:space="preserve"> ADDIN EN.CITE.DATA </w:instrText>
      </w:r>
      <w:r w:rsidR="009E4F5A">
        <w:fldChar w:fldCharType="end"/>
      </w:r>
      <w:r w:rsidR="009E4F5A">
        <w:fldChar w:fldCharType="separate"/>
      </w:r>
      <w:r w:rsidR="009E4F5A">
        <w:rPr>
          <w:noProof/>
        </w:rPr>
        <w:t>[3]</w:t>
      </w:r>
      <w:r w:rsidR="009E4F5A">
        <w:fldChar w:fldCharType="end"/>
      </w:r>
    </w:p>
    <w:p w14:paraId="18B612B2" w14:textId="1C463446" w:rsidR="00612F75" w:rsidRDefault="00890CE3" w:rsidP="00612F75">
      <w:pPr>
        <w:spacing w:after="0"/>
        <w:ind w:firstLine="360"/>
      </w:pPr>
      <w:r>
        <w:t xml:space="preserve">It is </w:t>
      </w:r>
      <w:r w:rsidR="00772545">
        <w:t>highly aggressive and is associated with very poor prognosis</w:t>
      </w:r>
      <w:r w:rsidR="00BB46C4">
        <w:t xml:space="preserve"> with </w:t>
      </w:r>
      <w:r w:rsidR="00772545">
        <w:t xml:space="preserve">5-year survival rate </w:t>
      </w:r>
      <w:r w:rsidR="009E4F5A">
        <w:t>ranging from 20-40</w:t>
      </w:r>
      <w:r w:rsidR="00772545">
        <w:t>%</w:t>
      </w:r>
      <w:r w:rsidR="009E4F5A">
        <w:t>, median progression free survival of only 24 months and between 39% and 68% eventually developing metastasis</w:t>
      </w:r>
      <w:r w:rsidR="00772545">
        <w:t xml:space="preserve">. </w:t>
      </w:r>
      <w:r w:rsidR="00FC0FCC">
        <w:fldChar w:fldCharType="begin">
          <w:fldData xml:space="preserve">PEVuZE5vdGU+PENpdGU+PEF1dGhvcj5GbHVrZXM8L0F1dGhvcj48WWVhcj4yMDIwPC9ZZWFyPjxS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==
</w:fldData>
        </w:fldChar>
      </w:r>
      <w:r w:rsidR="00FC0FCC">
        <w:instrText xml:space="preserve"> ADDIN EN.CITE </w:instrText>
      </w:r>
      <w:r w:rsidR="00FC0FCC">
        <w:fldChar w:fldCharType="begin">
          <w:fldData xml:space="preserve">PEVuZE5vdGU+PENpdGU+PEF1dGhvcj5GbHVrZXM8L0F1dGhvcj48WWVhcj4yMDIwPC9ZZWFyPjxS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==
</w:fldData>
        </w:fldChar>
      </w:r>
      <w:r w:rsidR="00FC0FCC">
        <w:instrText xml:space="preserve"> ADDIN EN.CITE.DATA </w:instrText>
      </w:r>
      <w:r w:rsidR="00FC0FCC">
        <w:fldChar w:fldCharType="end"/>
      </w:r>
      <w:r w:rsidR="00FC0FCC">
        <w:fldChar w:fldCharType="separate"/>
      </w:r>
      <w:r w:rsidR="00FC0FCC">
        <w:rPr>
          <w:noProof/>
        </w:rPr>
        <w:t>[1, 2, 5]</w:t>
      </w:r>
      <w:r w:rsidR="00FC0FCC">
        <w:fldChar w:fldCharType="end"/>
      </w:r>
      <w:r w:rsidR="009E4F5A">
        <w:t xml:space="preserve">  </w:t>
      </w:r>
      <w:r w:rsidR="00FC0FCC">
        <w:t xml:space="preserve"> </w:t>
      </w:r>
      <w:r>
        <w:t xml:space="preserve"> </w:t>
      </w:r>
      <w:r w:rsidR="009E4F5A">
        <w:t>Primary treatment is typically surgical with adjuvant radiation therapy</w:t>
      </w:r>
      <w:r w:rsidR="00612F75">
        <w:t xml:space="preserve">.  Neck dissection can be performed for clinically positive nodes, but due to the low likelihood of regional recurrence (&lt;15%), elective neck dissection is traditionally not recommended. </w:t>
      </w:r>
      <w:r w:rsidR="00612F75">
        <w:fldChar w:fldCharType="begin">
          <w:fldData xml:space="preserve">PEVuZE5vdGU+PENpdGU+PEF1dGhvcj5HYW50aTwvQXV0aG9yPjxZZWFyPjIwMjA8L1llYXI+PFJl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</w:fldData>
        </w:fldChar>
      </w:r>
      <w:r w:rsidR="00612F75">
        <w:instrText xml:space="preserve"> ADDIN EN.CITE </w:instrText>
      </w:r>
      <w:r w:rsidR="00612F75">
        <w:fldChar w:fldCharType="begin">
          <w:fldData xml:space="preserve">PEVuZE5vdGU+PENpdGU+PEF1dGhvcj5HYW50aTwvQXV0aG9yPjxZZWFyPjIwMjA8L1llYXI+PFJl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</w:fldData>
        </w:fldChar>
      </w:r>
      <w:r w:rsidR="00612F75">
        <w:instrText xml:space="preserve"> ADDIN EN.CITE.DATA </w:instrText>
      </w:r>
      <w:r w:rsidR="00612F75">
        <w:fldChar w:fldCharType="end"/>
      </w:r>
      <w:r w:rsidR="00612F75">
        <w:fldChar w:fldCharType="separate"/>
      </w:r>
      <w:r w:rsidR="00612F75">
        <w:rPr>
          <w:noProof/>
        </w:rPr>
        <w:t>[2]</w:t>
      </w:r>
      <w:r w:rsidR="00612F75">
        <w:fldChar w:fldCharType="end"/>
      </w:r>
      <w:r w:rsidR="00612F75">
        <w:t xml:space="preserve">  </w:t>
      </w:r>
      <w:r w:rsidR="00C84DE0">
        <w:t xml:space="preserve">Growing evidence has pointed to the potential role of immunotherapy for distant metastatic disease, and potentially for </w:t>
      </w:r>
      <w:r w:rsidR="00CD35ED">
        <w:t xml:space="preserve">locally aggressive disease. </w:t>
      </w:r>
      <w:r w:rsidR="00CD35ED">
        <w:fldChar w:fldCharType="begin">
          <w:fldData xml:space="preserve">PEVuZE5vdGU+PENpdGU+PEF1dGhvcj5HYW50aTwvQXV0aG9yPjxZZWFyPjIwMjA8L1llYXI+PFJl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=
</w:fldData>
        </w:fldChar>
      </w:r>
      <w:r w:rsidR="00CD35ED">
        <w:instrText xml:space="preserve"> ADDIN EN.CITE </w:instrText>
      </w:r>
      <w:r w:rsidR="00CD35ED">
        <w:fldChar w:fldCharType="begin">
          <w:fldData xml:space="preserve">PEVuZE5vdGU+PENpdGU+PEF1dGhvcj5HYW50aTwvQXV0aG9yPjxZZWFyPjIwMjA8L1llYXI+PFJl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=
</w:fldData>
        </w:fldChar>
      </w:r>
      <w:r w:rsidR="00CD35ED">
        <w:instrText xml:space="preserve"> ADDIN EN.CITE.DATA </w:instrText>
      </w:r>
      <w:r w:rsidR="00CD35ED">
        <w:fldChar w:fldCharType="end"/>
      </w:r>
      <w:r w:rsidR="00CD35ED">
        <w:fldChar w:fldCharType="separate"/>
      </w:r>
      <w:r w:rsidR="00CD35ED">
        <w:rPr>
          <w:noProof/>
        </w:rPr>
        <w:t>[2, 6]</w:t>
      </w:r>
      <w:r w:rsidR="00CD35ED">
        <w:fldChar w:fldCharType="end"/>
      </w:r>
    </w:p>
    <w:p w14:paraId="5B0D1055" w14:textId="77777777" w:rsidR="00CD35ED" w:rsidRDefault="00B73685" w:rsidP="00CD35ED">
      <w:pPr>
        <w:spacing w:after="0"/>
        <w:ind w:firstLine="360"/>
      </w:pPr>
      <w:r>
        <w:t xml:space="preserve">Unlike cutaneous melanoma, traditional histologic grading schema cannot be applied to mucosal disease, as the mucosa lacks the histologic landmarks analogous to the papillary and reticular dermis. </w:t>
      </w:r>
      <w:r w:rsidR="00FC0FCC">
        <w:fldChar w:fldCharType="begin"/>
      </w:r>
      <w:r w:rsidR="00FC0FCC">
        <w:instrText xml:space="preserve"> ADDIN EN.CITE &lt;EndNote&gt;&lt;Cite&gt;&lt;Author&gt;Prasad&lt;/Author&gt;&lt;Year&gt;2004&lt;/Year&gt;&lt;RecNum&gt;10&lt;/RecNum&gt;&lt;DisplayText&gt;[4]&lt;/DisplayText&gt;&lt;record&gt;&lt;rec-number&gt;10&lt;/rec-number&gt;&lt;foreign-keys&gt;&lt;key app="EN" db-id="vdxzt2svisra0be2v5qx2dsm2ew00v9dawwa" timestamp="1610930036"&gt;10&lt;/key&gt;&lt;/foreign-keys&gt;&lt;ref-type name="Journal Article"&gt;17&lt;/ref-type&gt;&lt;contributors&gt;&lt;authors&gt;&lt;author&gt;Prasad, M. L.&lt;/author&gt;&lt;author&gt;Patel, S. G.&lt;/author&gt;&lt;author&gt;Huvos, A. G.&lt;/author&gt;&lt;author&gt;Shah, J. P.&lt;/author&gt;&lt;author&gt;Busam, K. J.&lt;/author&gt;&lt;/authors&gt;&lt;/contributors&gt;&lt;auth-address&gt;Department of Pathology, Memorial Sloan-Kettering Cancer Center, New York, New York, USA. prasad-1@medctr.osu.edu&lt;/auth-address&gt;&lt;titles&gt;&lt;title&gt;Primary mucosal melanoma of the head and neck: a proposal for microstaging localized, Stage I (lymph node-negative) tumors&lt;/title&gt;&lt;secondary-title&gt;Cancer&lt;/secondary-title&gt;&lt;/titles&gt;&lt;periodical&gt;&lt;full-title&gt;Cancer&lt;/full-title&gt;&lt;/periodical&gt;&lt;pages&gt;1657-64&lt;/pages&gt;&lt;volume&gt;100&lt;/volume&gt;&lt;number&gt;8&lt;/number&gt;&lt;edition&gt;2004/04/10&lt;/edition&gt;&lt;keywords&gt;&lt;keyword&gt;Adult&lt;/keyword&gt;&lt;keyword&gt;Aged&lt;/keyword&gt;&lt;keyword&gt;Aged, 80 and over&lt;/keyword&gt;&lt;keyword&gt;*Disease-Free Survival&lt;/keyword&gt;&lt;keyword&gt;Female&lt;/keyword&gt;&lt;keyword&gt;Head and Neck Neoplasms/*classification/*pathology&lt;/keyword&gt;&lt;keyword&gt;Humans&lt;/keyword&gt;&lt;keyword&gt;Male&lt;/keyword&gt;&lt;keyword&gt;Melanoma/*classification/*pathology&lt;/keyword&gt;&lt;keyword&gt;Middle Aged&lt;/keyword&gt;&lt;keyword&gt;Mucous Membrane/pathology&lt;/keyword&gt;&lt;keyword&gt;Neoplasm Invasiveness&lt;/keyword&gt;&lt;keyword&gt;Neoplasm Staging/*methods&lt;/keyword&gt;&lt;keyword&gt;Prognosis&lt;/keyword&gt;&lt;keyword&gt;Retrospective Studies&lt;/keyword&gt;&lt;/keywords&gt;&lt;dates&gt;&lt;year&gt;2004&lt;/year&gt;&lt;pub-dates&gt;&lt;date&gt;Apr 15&lt;/date&gt;&lt;/pub-dates&gt;&lt;/dates&gt;&lt;isbn&gt;0008-543X (Print)&amp;#xD;0008-543X (Linking)&lt;/isbn&gt;&lt;accession-num&gt;15073854&lt;/accession-num&gt;&lt;urls&gt;&lt;related-urls&gt;&lt;url&gt;https://www.ncbi.nlm.nih.gov/pubmed/15073854&lt;/url&gt;&lt;/related-urls&gt;&lt;/urls&gt;&lt;electronic-resource-num&gt;10.1002/cncr.20201&lt;/electronic-resource-num&gt;&lt;/record&gt;&lt;/Cite&gt;&lt;/EndNote&gt;</w:instrText>
      </w:r>
      <w:r w:rsidR="00FC0FCC">
        <w:fldChar w:fldCharType="separate"/>
      </w:r>
      <w:r w:rsidR="00FC0FCC">
        <w:rPr>
          <w:noProof/>
        </w:rPr>
        <w:t>[4]</w:t>
      </w:r>
      <w:r w:rsidR="00FC0FCC">
        <w:fldChar w:fldCharType="end"/>
      </w:r>
      <w:r w:rsidR="00890CE3">
        <w:t xml:space="preserve"> </w:t>
      </w:r>
      <w:r>
        <w:t xml:space="preserve">The Ballantyne staging system, first proposed in 1970, relied on a broad discrimination between local disease (Stage I), nodal involvement (Stage II) and metastatic disease (Stage III). </w:t>
      </w:r>
      <w:r w:rsidR="0086520B">
        <w:fldChar w:fldCharType="begin"/>
      </w:r>
      <w:r w:rsidR="00CD35ED">
        <w:instrText xml:space="preserve"> ADDIN EN.CITE &lt;EndNote&gt;&lt;Cite&gt;&lt;Author&gt;Ballantyne&lt;/Author&gt;&lt;Year&gt;1970&lt;/Year&gt;&lt;RecNum&gt;18&lt;/RecNum&gt;&lt;DisplayText&gt;[7]&lt;/DisplayText&gt;&lt;record&gt;&lt;rec-number&gt;18&lt;/rec-number&gt;&lt;foreign-keys&gt;&lt;key app="EN" db-id="vdxzt2svisra0be2v5qx2dsm2ew00v9dawwa" timestamp="1610942358"&gt;18&lt;/key&gt;&lt;/foreign-keys&gt;&lt;ref-type name="Journal Article"&gt;17&lt;/ref-type&gt;&lt;contributors&gt;&lt;authors&gt;&lt;author&gt;Ballantyne, AJ&lt;/author&gt;&lt;/authors&gt;&lt;/contributors&gt;&lt;titles&gt;&lt;title&gt;Malignant melanoma of the skin of the head and neck. An analysis of 405 cases&lt;/title&gt;&lt;secondary-title&gt;Am J Surgery&lt;/secondary-title&gt;&lt;/titles&gt;&lt;periodical&gt;&lt;full-title&gt;Am J Surgery&lt;/full-title&gt;&lt;/periodical&gt;&lt;pages&gt;425-31&lt;/pages&gt;&lt;volume&gt;120&lt;/volume&gt;&lt;number&gt;4&lt;/number&gt;&lt;dates&gt;&lt;year&gt;1970&lt;/year&gt;&lt;/dates&gt;&lt;urls&gt;&lt;/urls&gt;&lt;/record&gt;&lt;/Cite&gt;&lt;/EndNote&gt;</w:instrText>
      </w:r>
      <w:r w:rsidR="0086520B">
        <w:fldChar w:fldCharType="separate"/>
      </w:r>
      <w:r w:rsidR="00CD35ED">
        <w:rPr>
          <w:noProof/>
        </w:rPr>
        <w:t>[7]</w:t>
      </w:r>
      <w:r w:rsidR="0086520B">
        <w:fldChar w:fldCharType="end"/>
      </w:r>
      <w:r w:rsidR="0086520B">
        <w:t xml:space="preserve"> </w:t>
      </w:r>
      <w:r>
        <w:t xml:space="preserve">However, HNMM, specifically </w:t>
      </w:r>
      <w:proofErr w:type="spellStart"/>
      <w:r>
        <w:t>sinonasal</w:t>
      </w:r>
      <w:proofErr w:type="spellEnd"/>
      <w:r>
        <w:t xml:space="preserve"> MM (SNMM) have been shown to rarely </w:t>
      </w:r>
      <w:r w:rsidR="00890CE3">
        <w:t xml:space="preserve">involve nodal disease and the absence of nodal involvement does not confer a significantly improved </w:t>
      </w:r>
      <w:r w:rsidR="00CD35ED">
        <w:t>overall survival that would</w:t>
      </w:r>
      <w:r w:rsidR="00890CE3">
        <w:t xml:space="preserve"> justify it as a dedicated stage of disease. </w:t>
      </w:r>
      <w:r w:rsidR="00FC0FCC">
        <w:fldChar w:fldCharType="begin">
          <w:fldData xml:space="preserve">PEVuZE5vdGU+PENpdGU+PEF1dGhvcj5BbWl0PC9BdXRob3I+PFllYXI+MjAxODwvWWVhcj48UmVj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==
</w:fldData>
        </w:fldChar>
      </w:r>
      <w:r w:rsidR="00CD35ED">
        <w:instrText xml:space="preserve"> ADDIN EN.CITE </w:instrText>
      </w:r>
      <w:r w:rsidR="00CD35ED">
        <w:fldChar w:fldCharType="begin">
          <w:fldData xml:space="preserve">PEVuZE5vdGU+PENpdGU+PEF1dGhvcj5BbWl0PC9BdXRob3I+PFllYXI+MjAxODwvWWVhcj48UmVj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==
</w:fldData>
        </w:fldChar>
      </w:r>
      <w:r w:rsidR="00CD35ED">
        <w:instrText xml:space="preserve"> ADDIN EN.CITE.DATA </w:instrText>
      </w:r>
      <w:r w:rsidR="00CD35ED">
        <w:fldChar w:fldCharType="end"/>
      </w:r>
      <w:r w:rsidR="00FC0FCC">
        <w:fldChar w:fldCharType="separate"/>
      </w:r>
      <w:r w:rsidR="00CD35ED">
        <w:rPr>
          <w:noProof/>
        </w:rPr>
        <w:t>[8]</w:t>
      </w:r>
      <w:r w:rsidR="00FC0FCC">
        <w:fldChar w:fldCharType="end"/>
      </w:r>
      <w:r w:rsidR="00CD35ED">
        <w:t xml:space="preserve">  </w:t>
      </w:r>
      <w:r w:rsidR="00890CE3">
        <w:t>Prasad et al. proposed a modification to this system discriminating “</w:t>
      </w:r>
      <w:proofErr w:type="spellStart"/>
      <w:r w:rsidR="00890CE3">
        <w:t>microstages</w:t>
      </w:r>
      <w:proofErr w:type="spellEnd"/>
      <w:r w:rsidR="00890CE3">
        <w:t xml:space="preserve">” as melanoma in situ (level I), invasion limited to the lamina propria (level II) or invasion into deep tissue (level III). </w:t>
      </w:r>
      <w:r w:rsidR="00FC0FCC">
        <w:fldChar w:fldCharType="begin"/>
      </w:r>
      <w:r w:rsidR="00FC0FCC">
        <w:instrText xml:space="preserve"> ADDIN EN.CITE &lt;EndNote&gt;&lt;Cite&gt;&lt;Author&gt;Prasad&lt;/Author&gt;&lt;Year&gt;2004&lt;/Year&gt;&lt;RecNum&gt;10&lt;/RecNum&gt;&lt;DisplayText&gt;[4]&lt;/DisplayText&gt;&lt;record&gt;&lt;rec-number&gt;10&lt;/rec-number&gt;&lt;foreign-keys&gt;&lt;key app="EN" db-id="vdxzt2svisra0be2v5qx2dsm2ew00v9dawwa" timestamp="1610930036"&gt;10&lt;/key&gt;&lt;/foreign-keys&gt;&lt;ref-type name="Journal Article"&gt;17&lt;/ref-type&gt;&lt;contributors&gt;&lt;authors&gt;&lt;author&gt;Prasad, M. L.&lt;/author&gt;&lt;author&gt;Patel, S. G.&lt;/author&gt;&lt;author&gt;Huvos, A. G.&lt;/author&gt;&lt;author&gt;Shah, J. P.&lt;/author&gt;&lt;author&gt;Busam, K. J.&lt;/author&gt;&lt;/authors&gt;&lt;/contributors&gt;&lt;auth-address&gt;Department of Pathology, Memorial Sloan-Kettering Cancer Center, New York, New York, USA. prasad-1@medctr.osu.edu&lt;/auth-address&gt;&lt;titles&gt;&lt;title&gt;Primary mucosal melanoma of the head and neck: a proposal for microstaging localized, Stage I (lymph node-negative) tumors&lt;/title&gt;&lt;secondary-title&gt;Cancer&lt;/secondary-title&gt;&lt;/titles&gt;&lt;periodical&gt;&lt;full-title&gt;Cancer&lt;/full-title&gt;&lt;/periodical&gt;&lt;pages&gt;1657-64&lt;/pages&gt;&lt;volume&gt;100&lt;/volume&gt;&lt;number&gt;8&lt;/number&gt;&lt;edition&gt;2004/04/10&lt;/edition&gt;&lt;keywords&gt;&lt;keyword&gt;Adult&lt;/keyword&gt;&lt;keyword&gt;Aged&lt;/keyword&gt;&lt;keyword&gt;Aged, 80 and over&lt;/keyword&gt;&lt;keyword&gt;*Disease-Free Survival&lt;/keyword&gt;&lt;keyword&gt;Female&lt;/keyword&gt;&lt;keyword&gt;Head and Neck Neoplasms/*classification/*pathology&lt;/keyword&gt;&lt;keyword&gt;Humans&lt;/keyword&gt;&lt;keyword&gt;Male&lt;/keyword&gt;&lt;keyword&gt;Melanoma/*classification/*pathology&lt;/keyword&gt;&lt;keyword&gt;Middle Aged&lt;/keyword&gt;&lt;keyword&gt;Mucous Membrane/pathology&lt;/keyword&gt;&lt;keyword&gt;Neoplasm Invasiveness&lt;/keyword&gt;&lt;keyword&gt;Neoplasm Staging/*methods&lt;/keyword&gt;&lt;keyword&gt;Prognosis&lt;/keyword&gt;&lt;keyword&gt;Retrospective Studies&lt;/keyword&gt;&lt;/keywords&gt;&lt;dates&gt;&lt;year&gt;2004&lt;/year&gt;&lt;pub-dates&gt;&lt;date&gt;Apr 15&lt;/date&gt;&lt;/pub-dates&gt;&lt;/dates&gt;&lt;isbn&gt;0008-543X (Print)&amp;#xD;0008-543X (Linking)&lt;/isbn&gt;&lt;accession-num&gt;15073854&lt;/accession-num&gt;&lt;urls&gt;&lt;related-urls&gt;&lt;url&gt;https://www.ncbi.nlm.nih.gov/pubmed/15073854&lt;/url&gt;&lt;/related-urls&gt;&lt;/urls&gt;&lt;electronic-resource-num&gt;10.1002/cncr.20201&lt;/electronic-resource-num&gt;&lt;/record&gt;&lt;/Cite&gt;&lt;/EndNote&gt;</w:instrText>
      </w:r>
      <w:r w:rsidR="00FC0FCC">
        <w:fldChar w:fldCharType="separate"/>
      </w:r>
      <w:r w:rsidR="00FC0FCC">
        <w:rPr>
          <w:noProof/>
        </w:rPr>
        <w:t>[4]</w:t>
      </w:r>
      <w:r w:rsidR="00FC0FCC">
        <w:fldChar w:fldCharType="end"/>
      </w:r>
      <w:r w:rsidR="00890CE3">
        <w:t xml:space="preserve"> This approach was limited </w:t>
      </w:r>
      <w:r w:rsidR="00CD35ED">
        <w:t>by</w:t>
      </w:r>
      <w:r w:rsidR="00890CE3">
        <w:t xml:space="preserve"> the </w:t>
      </w:r>
      <w:r w:rsidR="00CD35ED">
        <w:t>need</w:t>
      </w:r>
      <w:r w:rsidR="00890CE3">
        <w:t xml:space="preserve"> for post-surgical evaluation prior to staging, as well as the increased error induced with endoscopic resection and </w:t>
      </w:r>
      <w:proofErr w:type="spellStart"/>
      <w:r w:rsidR="00890CE3">
        <w:t>microdebriding</w:t>
      </w:r>
      <w:proofErr w:type="spellEnd"/>
      <w:r w:rsidR="00890CE3">
        <w:t>, where the depth is not always discernable.</w:t>
      </w:r>
      <w:r w:rsidR="00FC0FCC">
        <w:fldChar w:fldCharType="begin">
          <w:fldData xml:space="preserve">PEVuZE5vdGU+PENpdGU+PEF1dGhvcj5NaWNoZWw8L0F1dGhvcj48WWVhcj4yMDE0PC9ZZWFyPjxS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==
</w:fldData>
        </w:fldChar>
      </w:r>
      <w:r w:rsidR="00CD35ED">
        <w:instrText xml:space="preserve"> ADDIN EN.CITE </w:instrText>
      </w:r>
      <w:r w:rsidR="00CD35ED">
        <w:fldChar w:fldCharType="begin">
          <w:fldData xml:space="preserve">PEVuZE5vdGU+PENpdGU+PEF1dGhvcj5NaWNoZWw8L0F1dGhvcj48WWVhcj4yMDE0PC9ZZWFyPjxS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==
</w:fldData>
        </w:fldChar>
      </w:r>
      <w:r w:rsidR="00CD35ED">
        <w:instrText xml:space="preserve"> ADDIN EN.CITE.DATA </w:instrText>
      </w:r>
      <w:r w:rsidR="00CD35ED">
        <w:fldChar w:fldCharType="end"/>
      </w:r>
      <w:r w:rsidR="00FC0FCC">
        <w:fldChar w:fldCharType="separate"/>
      </w:r>
      <w:r w:rsidR="00CD35ED">
        <w:rPr>
          <w:noProof/>
        </w:rPr>
        <w:t>[1, 9]</w:t>
      </w:r>
      <w:r w:rsidR="00FC0FCC">
        <w:fldChar w:fldCharType="end"/>
      </w:r>
      <w:r w:rsidR="00890CE3">
        <w:t xml:space="preserve"> </w:t>
      </w:r>
    </w:p>
    <w:p w14:paraId="06C68E4A" w14:textId="091B2474" w:rsidR="00BB46C4" w:rsidRDefault="00772545" w:rsidP="00FC44CD">
      <w:pPr>
        <w:spacing w:after="0"/>
        <w:ind w:firstLine="360"/>
      </w:pPr>
      <w:r>
        <w:t>Due to the rarity of this disease, the difficulty of pathologic diagnosis, and the overlap it shares with other pathologies within the head and neck, a separate TNM system was only established for mucosal melanoma within the AJCC, eighth edition.</w:t>
      </w:r>
      <w:r w:rsidR="0086520B">
        <w:fldChar w:fldCharType="begin"/>
      </w:r>
      <w:r w:rsidR="00CD35ED">
        <w:instrText xml:space="preserve"> ADDIN EN.CITE &lt;EndNote&gt;&lt;Cite&gt;&lt;Author&gt;Lydiatt&lt;/Author&gt;&lt;Year&gt;2017&lt;/Year&gt;&lt;RecNum&gt;17&lt;/RecNum&gt;&lt;DisplayText&gt;[6]&lt;/DisplayText&gt;&lt;record&gt;&lt;rec-number&gt;17&lt;/rec-number&gt;&lt;foreign-keys&gt;&lt;key app="EN" db-id="vdxzt2svisra0be2v5qx2dsm2ew00v9dawwa" timestamp="1610942212"&gt;17&lt;/key&gt;&lt;/foreign-keys&gt;&lt;ref-type name="Book Section"&gt;5&lt;/ref-type&gt;&lt;contributors&gt;&lt;authors&gt;&lt;author&gt;Lydiatt, William&lt;/author&gt;&lt;author&gt;Brandwein-Gensler, Margaret&lt;/author&gt;&lt;author&gt;Kraus, Dennis&lt;/author&gt;&lt;author&gt;Mukherji, Suresh&lt;/author&gt;&lt;author&gt;Ridge, John&lt;/author&gt;&lt;author&gt;Shah, Jatin&lt;/author&gt;&lt;/authors&gt;&lt;secondary-authors&gt;&lt;author&gt;Amin et al&lt;/author&gt;&lt;/secondary-authors&gt;&lt;/contributors&gt;&lt;titles&gt;&lt;title&gt;Mucosal Melanoma of the Head and Neck&lt;/title&gt;&lt;secondary-title&gt;AJCC Cancer Staging Manual, Eighth Edition&lt;/secondary-title&gt;&lt;/titles&gt;&lt;pages&gt;163-169&lt;/pages&gt;&lt;section&gt;14&lt;/section&gt;&lt;dates&gt;&lt;year&gt;2017&lt;/year&gt;&lt;/dates&gt;&lt;pub-location&gt;New York&lt;/pub-location&gt;&lt;publisher&gt;Springer&lt;/publisher&gt;&lt;urls&gt;&lt;/urls&gt;&lt;/record&gt;&lt;/Cite&gt;&lt;/EndNote&gt;</w:instrText>
      </w:r>
      <w:r w:rsidR="0086520B">
        <w:fldChar w:fldCharType="separate"/>
      </w:r>
      <w:r w:rsidR="00CD35ED">
        <w:rPr>
          <w:noProof/>
        </w:rPr>
        <w:t>[6]</w:t>
      </w:r>
      <w:r w:rsidR="0086520B">
        <w:fldChar w:fldCharType="end"/>
      </w:r>
      <w:r w:rsidR="00CD35ED">
        <w:t xml:space="preserve">  </w:t>
      </w:r>
      <w:r>
        <w:t>They established T3, T4a and T4b, as well as N0-1 and M0-1.  However, at the time</w:t>
      </w:r>
      <w:r w:rsidR="00CD35ED">
        <w:t>,</w:t>
      </w:r>
      <w:r>
        <w:t xml:space="preserve"> it was noted that insufficient data was available to establish prognostic staging groups.</w:t>
      </w:r>
      <w:r w:rsidR="00BB46C4">
        <w:t xml:space="preserve"> </w:t>
      </w:r>
      <w:r w:rsidR="0086520B">
        <w:fldChar w:fldCharType="begin"/>
      </w:r>
      <w:r w:rsidR="00CD35ED">
        <w:instrText xml:space="preserve"> ADDIN EN.CITE &lt;EndNote&gt;&lt;Cite&gt;&lt;Author&gt;Lydiatt&lt;/Author&gt;&lt;Year&gt;2017&lt;/Year&gt;&lt;RecNum&gt;17&lt;/RecNum&gt;&lt;DisplayText&gt;[6]&lt;/DisplayText&gt;&lt;record&gt;&lt;rec-number&gt;17&lt;/rec-number&gt;&lt;foreign-keys&gt;&lt;key app="EN" db-id="vdxzt2svisra0be2v5qx2dsm2ew00v9dawwa" timestamp="1610942212"&gt;17&lt;/key&gt;&lt;/foreign-keys&gt;&lt;ref-type name="Book Section"&gt;5&lt;/ref-type&gt;&lt;contributors&gt;&lt;authors&gt;&lt;author&gt;Lydiatt, William&lt;/author&gt;&lt;author&gt;Brandwein-Gensler, Margaret&lt;/author&gt;&lt;author&gt;Kraus, Dennis&lt;/author&gt;&lt;author&gt;Mukherji, Suresh&lt;/author&gt;&lt;author&gt;Ridge, John&lt;/author&gt;&lt;author&gt;Shah, Jatin&lt;/author&gt;&lt;/authors&gt;&lt;secondary-authors&gt;&lt;author&gt;Amin et al&lt;/author&gt;&lt;/secondary-authors&gt;&lt;/contributors&gt;&lt;titles&gt;&lt;title&gt;Mucosal Melanoma of the Head and Neck&lt;/title&gt;&lt;secondary-title&gt;AJCC Cancer Staging Manual, Eighth Edition&lt;/secondary-title&gt;&lt;/titles&gt;&lt;pages&gt;163-169&lt;/pages&gt;&lt;section&gt;14&lt;/section&gt;&lt;dates&gt;&lt;year&gt;2017&lt;/year&gt;&lt;/dates&gt;&lt;pub-location&gt;New York&lt;/pub-location&gt;&lt;publisher&gt;Springer&lt;/publisher&gt;&lt;urls&gt;&lt;/urls&gt;&lt;/record&gt;&lt;/Cite&gt;&lt;/EndNote&gt;</w:instrText>
      </w:r>
      <w:r w:rsidR="0086520B">
        <w:fldChar w:fldCharType="separate"/>
      </w:r>
      <w:r w:rsidR="00CD35ED">
        <w:rPr>
          <w:noProof/>
        </w:rPr>
        <w:t>[6]</w:t>
      </w:r>
      <w:r w:rsidR="0086520B">
        <w:fldChar w:fldCharType="end"/>
      </w:r>
      <w:r w:rsidR="00CD35ED">
        <w:t xml:space="preserve">  </w:t>
      </w:r>
      <w:r>
        <w:t xml:space="preserve">Since </w:t>
      </w:r>
      <w:r w:rsidR="00CD35ED">
        <w:t>then</w:t>
      </w:r>
      <w:r>
        <w:t>, additional research has shown the prognostic value of a number of tumor characteristics, specifically tumor size and volume</w:t>
      </w:r>
      <w:r w:rsidR="00FC0FCC">
        <w:fldChar w:fldCharType="begin">
          <w:fldData xml:space="preserve">PEVuZE5vdGU+PENpdGU+PEF1dGhvcj5GbHVrZXM8L0F1dGhvcj48WWVhcj4yMDIwPC9ZZWFyPjxS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</w:fldData>
        </w:fldChar>
      </w:r>
      <w:r w:rsidR="00FC0FCC">
        <w:instrText xml:space="preserve"> ADDIN EN.CITE </w:instrText>
      </w:r>
      <w:r w:rsidR="00FC0FCC">
        <w:fldChar w:fldCharType="begin">
          <w:fldData xml:space="preserve">PEVuZE5vdGU+PENpdGU+PEF1dGhvcj5GbHVrZXM8L0F1dGhvcj48WWVhcj4yMDIwPC9ZZWFyPjxS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</w:fldData>
        </w:fldChar>
      </w:r>
      <w:r w:rsidR="00FC0FCC">
        <w:instrText xml:space="preserve"> ADDIN EN.CITE.DATA </w:instrText>
      </w:r>
      <w:r w:rsidR="00FC0FCC">
        <w:fldChar w:fldCharType="end"/>
      </w:r>
      <w:r w:rsidR="00FC0FCC">
        <w:fldChar w:fldCharType="separate"/>
      </w:r>
      <w:r w:rsidR="00FC0FCC">
        <w:rPr>
          <w:noProof/>
        </w:rPr>
        <w:t>[5]</w:t>
      </w:r>
      <w:r w:rsidR="00FC0FCC">
        <w:fldChar w:fldCharType="end"/>
      </w:r>
      <w:r>
        <w:t xml:space="preserve">, depth of invasion </w:t>
      </w:r>
      <w:r w:rsidR="00FC0FCC">
        <w:fldChar w:fldCharType="begin"/>
      </w:r>
      <w:r w:rsidR="00FC0FCC">
        <w:instrText xml:space="preserve"> ADDIN EN.CITE &lt;EndNote&gt;&lt;Cite&gt;&lt;Author&gt;Prasad&lt;/Author&gt;&lt;Year&gt;2004&lt;/Year&gt;&lt;RecNum&gt;10&lt;/RecNum&gt;&lt;DisplayText&gt;[4]&lt;/DisplayText&gt;&lt;record&gt;&lt;rec-number&gt;10&lt;/rec-number&gt;&lt;foreign-keys&gt;&lt;key app="EN" db-id="vdxzt2svisra0be2v5qx2dsm2ew00v9dawwa" timestamp="1610930036"&gt;10&lt;/key&gt;&lt;/foreign-keys&gt;&lt;ref-type name="Journal Article"&gt;17&lt;/ref-type&gt;&lt;contributors&gt;&lt;authors&gt;&lt;author&gt;Prasad, M. L.&lt;/author&gt;&lt;author&gt;Patel, S. G.&lt;/author&gt;&lt;author&gt;Huvos, A. G.&lt;/author&gt;&lt;author&gt;Shah, J. P.&lt;/author&gt;&lt;author&gt;Busam, K. J.&lt;/author&gt;&lt;/authors&gt;&lt;/contributors&gt;&lt;auth-address&gt;Department of Pathology, Memorial Sloan-Kettering Cancer Center, New York, New York, USA. prasad-1@medctr.osu.edu&lt;/auth-address&gt;&lt;titles&gt;&lt;title&gt;Primary mucosal melanoma of the head and neck: a proposal for microstaging localized, Stage I (lymph node-negative) tumors&lt;/title&gt;&lt;secondary-title&gt;Cancer&lt;/secondary-title&gt;&lt;/titles&gt;&lt;periodical&gt;&lt;full-title&gt;Cancer&lt;/full-title&gt;&lt;/periodical&gt;&lt;pages&gt;1657-64&lt;/pages&gt;&lt;volume&gt;100&lt;/volume&gt;&lt;number&gt;8&lt;/number&gt;&lt;edition&gt;2004/04/10&lt;/edition&gt;&lt;keywords&gt;&lt;keyword&gt;Adult&lt;/keyword&gt;&lt;keyword&gt;Aged&lt;/keyword&gt;&lt;keyword&gt;Aged, 80 and over&lt;/keyword&gt;&lt;keyword&gt;*Disease-Free Survival&lt;/keyword&gt;&lt;keyword&gt;Female&lt;/keyword&gt;&lt;keyword&gt;Head and Neck Neoplasms/*classification/*pathology&lt;/keyword&gt;&lt;keyword&gt;Humans&lt;/keyword&gt;&lt;keyword&gt;Male&lt;/keyword&gt;&lt;keyword&gt;Melanoma/*classification/*pathology&lt;/keyword&gt;&lt;keyword&gt;Middle Aged&lt;/keyword&gt;&lt;keyword&gt;Mucous Membrane/pathology&lt;/keyword&gt;&lt;keyword&gt;Neoplasm Invasiveness&lt;/keyword&gt;&lt;keyword&gt;Neoplasm Staging/*methods&lt;/keyword&gt;&lt;keyword&gt;Prognosis&lt;/keyword&gt;&lt;keyword&gt;Retrospective Studies&lt;/keyword&gt;&lt;/keywords&gt;&lt;dates&gt;&lt;year&gt;2004&lt;/year&gt;&lt;pub-dates&gt;&lt;date&gt;Apr 15&lt;/date&gt;&lt;/pub-dates&gt;&lt;/dates&gt;&lt;isbn&gt;0008-543X (Print)&amp;#xD;0008-543X (Linking)&lt;/isbn&gt;&lt;accession-num&gt;15073854&lt;/accession-num&gt;&lt;urls&gt;&lt;related-urls&gt;&lt;url&gt;https://www.ncbi.nlm.nih.gov/pubmed/15073854&lt;/url&gt;&lt;/related-urls&gt;&lt;/urls&gt;&lt;electronic-resource-num&gt;10.1002/cncr.20201&lt;/electronic-resource-num&gt;&lt;/record&gt;&lt;/Cite&gt;&lt;/EndNote&gt;</w:instrText>
      </w:r>
      <w:r w:rsidR="00FC0FCC">
        <w:fldChar w:fldCharType="separate"/>
      </w:r>
      <w:r w:rsidR="00FC0FCC">
        <w:rPr>
          <w:noProof/>
        </w:rPr>
        <w:t>[4]</w:t>
      </w:r>
      <w:r w:rsidR="00FC0FCC">
        <w:fldChar w:fldCharType="end"/>
      </w:r>
      <w:r>
        <w:t xml:space="preserve">, </w:t>
      </w:r>
      <w:r w:rsidR="00BB46C4">
        <w:t xml:space="preserve">head and neck subsite involvement </w:t>
      </w:r>
      <w:r w:rsidR="00FC0FCC">
        <w:fldChar w:fldCharType="begin">
          <w:fldData xml:space="preserve">PEVuZE5vdGU+PENpdGU+PEF1dGhvcj5Nb3lhLVBsYW5hPC9BdXRob3I+PFllYXI+MjAxOTwvWWVh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==
</w:fldData>
        </w:fldChar>
      </w:r>
      <w:r w:rsidR="00FC0FCC">
        <w:instrText xml:space="preserve"> ADDIN EN.CITE </w:instrText>
      </w:r>
      <w:r w:rsidR="00FC0FCC">
        <w:fldChar w:fldCharType="begin">
          <w:fldData xml:space="preserve">PEVuZE5vdGU+PENpdGU+PEF1dGhvcj5Nb3lhLVBsYW5hPC9BdXRob3I+PFllYXI+MjAxOTwvWWVh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==
</w:fldData>
        </w:fldChar>
      </w:r>
      <w:r w:rsidR="00FC0FCC">
        <w:instrText xml:space="preserve"> ADDIN EN.CITE.DATA </w:instrText>
      </w:r>
      <w:r w:rsidR="00FC0FCC">
        <w:fldChar w:fldCharType="end"/>
      </w:r>
      <w:r w:rsidR="00FC0FCC">
        <w:fldChar w:fldCharType="separate"/>
      </w:r>
      <w:r w:rsidR="00FC0FCC">
        <w:rPr>
          <w:noProof/>
        </w:rPr>
        <w:t>[1]</w:t>
      </w:r>
      <w:r w:rsidR="00FC0FCC">
        <w:fldChar w:fldCharType="end"/>
      </w:r>
      <w:r w:rsidR="00BB46C4">
        <w:t>, nodal involvement</w:t>
      </w:r>
      <w:r w:rsidR="00FC0FCC">
        <w:t xml:space="preserve"> </w:t>
      </w:r>
      <w:r w:rsidR="00FC0FCC">
        <w:fldChar w:fldCharType="begin">
          <w:fldData xml:space="preserve">PEVuZE5vdGU+PENpdGU+PEF1dGhvcj5BbWl0PC9BdXRob3I+PFllYXI+MjAxODwvWWVhcj48UmVj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==
</w:fldData>
        </w:fldChar>
      </w:r>
      <w:r w:rsidR="00CD35ED">
        <w:instrText xml:space="preserve"> ADDIN EN.CITE </w:instrText>
      </w:r>
      <w:r w:rsidR="00CD35ED">
        <w:fldChar w:fldCharType="begin">
          <w:fldData xml:space="preserve">PEVuZE5vdGU+PENpdGU+PEF1dGhvcj5BbWl0PC9BdXRob3I+PFllYXI+MjAxODwvWWVhcj48UmVj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==
</w:fldData>
        </w:fldChar>
      </w:r>
      <w:r w:rsidR="00CD35ED">
        <w:instrText xml:space="preserve"> ADDIN EN.CITE.DATA </w:instrText>
      </w:r>
      <w:r w:rsidR="00CD35ED">
        <w:fldChar w:fldCharType="end"/>
      </w:r>
      <w:r w:rsidR="00FC0FCC">
        <w:fldChar w:fldCharType="separate"/>
      </w:r>
      <w:r w:rsidR="00CD35ED">
        <w:rPr>
          <w:noProof/>
        </w:rPr>
        <w:t>[8]</w:t>
      </w:r>
      <w:r w:rsidR="00FC0FCC">
        <w:fldChar w:fldCharType="end"/>
      </w:r>
      <w:r w:rsidR="00FC0FCC">
        <w:t xml:space="preserve">, </w:t>
      </w:r>
      <w:r w:rsidR="00BB46C4">
        <w:t xml:space="preserve"> presence of positive margins and metastatic disease</w:t>
      </w:r>
      <w:r w:rsidR="00FC0FCC">
        <w:fldChar w:fldCharType="begin">
          <w:fldData xml:space="preserve">PEVuZE5vdGU+PENpdGU+PEF1dGhvcj5HYW50aTwvQXV0aG9yPjxZZWFyPjIwMjA8L1llYXI+PFJl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</w:fldData>
        </w:fldChar>
      </w:r>
      <w:r w:rsidR="00FC0FCC">
        <w:instrText xml:space="preserve"> ADDIN EN.CITE </w:instrText>
      </w:r>
      <w:r w:rsidR="00FC0FCC">
        <w:fldChar w:fldCharType="begin">
          <w:fldData xml:space="preserve">PEVuZE5vdGU+PENpdGU+PEF1dGhvcj5HYW50aTwvQXV0aG9yPjxZZWFyPjIwMjA8L1llYXI+PFJl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</w:fldData>
        </w:fldChar>
      </w:r>
      <w:r w:rsidR="00FC0FCC">
        <w:instrText xml:space="preserve"> ADDIN EN.CITE.DATA </w:instrText>
      </w:r>
      <w:r w:rsidR="00FC0FCC">
        <w:fldChar w:fldCharType="end"/>
      </w:r>
      <w:r w:rsidR="00FC0FCC">
        <w:fldChar w:fldCharType="separate"/>
      </w:r>
      <w:r w:rsidR="00FC0FCC">
        <w:rPr>
          <w:noProof/>
        </w:rPr>
        <w:t>[2]</w:t>
      </w:r>
      <w:r w:rsidR="00FC0FCC">
        <w:fldChar w:fldCharType="end"/>
      </w:r>
      <w:r w:rsidR="00FC0FCC">
        <w:t>.</w:t>
      </w:r>
      <w:r w:rsidR="00FC44CD">
        <w:t xml:space="preserve">  </w:t>
      </w:r>
      <w:r w:rsidR="00BB46C4">
        <w:t>While several authors have identified poor prognostic factors or proposed novel risk stratifications schema, there has not been a systemic study to establish and validate a prognostic staging system.</w:t>
      </w:r>
      <w:r w:rsidR="00FC44CD">
        <w:t xml:space="preserve">  </w:t>
      </w:r>
      <w:r w:rsidR="00BB46C4">
        <w:t>Such prognostic staging system provide important information to health care providers, researchers and patients.  It allows patients with similar prognoses</w:t>
      </w:r>
      <w:r w:rsidR="00B73685">
        <w:t xml:space="preserve"> to be grouped for appropriate </w:t>
      </w:r>
      <w:r w:rsidR="00BB46C4">
        <w:t>treatment</w:t>
      </w:r>
      <w:r w:rsidR="00B73685">
        <w:t xml:space="preserve"> and</w:t>
      </w:r>
      <w:r w:rsidR="00BB46C4">
        <w:t xml:space="preserve"> research</w:t>
      </w:r>
      <w:r w:rsidR="00B73685">
        <w:t xml:space="preserve"> purposes.  It also allows patients and providers realistic and actionable expectations of the expected disease course</w:t>
      </w:r>
      <w:r w:rsidR="00BB46C4">
        <w:t xml:space="preserve">. </w:t>
      </w:r>
      <w:r w:rsidR="00FC0FCC">
        <w:fldChar w:fldCharType="begin">
          <w:fldData xml:space="preserve">PEVuZE5vdGU+PENpdGU+PEF1dGhvcj5MZWU8L0F1dGhvcj48WWVhcj4yMDIxPC9ZZWFyPjxSZWNO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</w:fldData>
        </w:fldChar>
      </w:r>
      <w:r w:rsidR="0086520B">
        <w:instrText xml:space="preserve"> ADDIN EN.CITE </w:instrText>
      </w:r>
      <w:r w:rsidR="0086520B">
        <w:fldChar w:fldCharType="begin">
          <w:fldData xml:space="preserve">PEVuZE5vdGU+PENpdGU+PEF1dGhvcj5MZWU8L0F1dGhvcj48WWVhcj4yMDIxPC9ZZWFyPjxSZWNO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</w:fldData>
        </w:fldChar>
      </w:r>
      <w:r w:rsidR="0086520B">
        <w:instrText xml:space="preserve"> ADDIN EN.CITE.DATA </w:instrText>
      </w:r>
      <w:r w:rsidR="0086520B">
        <w:fldChar w:fldCharType="end"/>
      </w:r>
      <w:r w:rsidR="00FC0FCC">
        <w:fldChar w:fldCharType="separate"/>
      </w:r>
      <w:r w:rsidR="0086520B">
        <w:rPr>
          <w:noProof/>
        </w:rPr>
        <w:t>[10]</w:t>
      </w:r>
      <w:r w:rsidR="00FC0FCC">
        <w:fldChar w:fldCharType="end"/>
      </w:r>
    </w:p>
    <w:p w14:paraId="0A5E4DF6" w14:textId="77777777" w:rsidR="00B73685" w:rsidRDefault="00B73685" w:rsidP="00890CE3">
      <w:pPr>
        <w:spacing w:after="0"/>
      </w:pPr>
    </w:p>
    <w:p w14:paraId="55BA10D0" w14:textId="7A7DB997" w:rsidR="00FB7181" w:rsidRDefault="00FB7181" w:rsidP="00EA5664"/>
    <w:p w14:paraId="5E23DDA4" w14:textId="77777777" w:rsidR="00FB7181" w:rsidRPr="002F5732" w:rsidRDefault="00FB7181" w:rsidP="00EA5664">
      <w:pPr>
        <w:rPr>
          <w:b/>
        </w:rPr>
      </w:pPr>
      <w:r w:rsidRPr="002F5732">
        <w:rPr>
          <w:b/>
        </w:rPr>
        <w:t>Objectives:</w:t>
      </w:r>
    </w:p>
    <w:p w14:paraId="4E4854EA" w14:textId="0D47A8CF" w:rsidR="00FB7181" w:rsidRDefault="00FB7181" w:rsidP="00EA5664">
      <w:pPr>
        <w:pStyle w:val="ListParagraph"/>
        <w:numPr>
          <w:ilvl w:val="0"/>
          <w:numId w:val="5"/>
        </w:numPr>
      </w:pPr>
      <w:r>
        <w:t>Ident</w:t>
      </w:r>
      <w:r w:rsidR="00216E77">
        <w:t xml:space="preserve">ify interaction of </w:t>
      </w:r>
      <w:r w:rsidR="00D75D80">
        <w:rPr>
          <w:color w:val="000000" w:themeColor="text1"/>
        </w:rPr>
        <w:t>age, gender, race, tumor size, tumor location, extent of invasion, nodal disease, metastatic disease, treatment modality and margin status in head and neck mucosal melanoma</w:t>
      </w:r>
      <w:r>
        <w:t xml:space="preserve"> and identify its impact on </w:t>
      </w:r>
    </w:p>
    <w:p w14:paraId="47EE8361" w14:textId="77777777" w:rsidR="00FB7181" w:rsidRDefault="00FB7181" w:rsidP="00EA5664">
      <w:pPr>
        <w:pStyle w:val="ListParagraph"/>
        <w:numPr>
          <w:ilvl w:val="1"/>
          <w:numId w:val="5"/>
        </w:numPr>
      </w:pPr>
      <w:r>
        <w:t>Overall survival</w:t>
      </w:r>
    </w:p>
    <w:p w14:paraId="2432E912" w14:textId="3D146687" w:rsidR="00FB7181" w:rsidRDefault="00D75D80" w:rsidP="00EA5664">
      <w:pPr>
        <w:pStyle w:val="ListParagraph"/>
        <w:numPr>
          <w:ilvl w:val="1"/>
          <w:numId w:val="5"/>
        </w:numPr>
      </w:pPr>
      <w:r>
        <w:t>Disease</w:t>
      </w:r>
      <w:r w:rsidR="00FB7181">
        <w:t xml:space="preserve"> specific </w:t>
      </w:r>
      <w:commentRangeStart w:id="0"/>
      <w:r w:rsidR="00FB7181">
        <w:t>survival</w:t>
      </w:r>
      <w:commentRangeEnd w:id="0"/>
      <w:r w:rsidR="00256E51">
        <w:rPr>
          <w:rStyle w:val="CommentReference"/>
        </w:rPr>
        <w:commentReference w:id="0"/>
      </w:r>
    </w:p>
    <w:p w14:paraId="5024204B" w14:textId="696AA0CB" w:rsidR="00FB7181" w:rsidRDefault="00D75D80" w:rsidP="00EA5664">
      <w:pPr>
        <w:pStyle w:val="ListParagraph"/>
        <w:numPr>
          <w:ilvl w:val="1"/>
          <w:numId w:val="5"/>
        </w:numPr>
      </w:pPr>
      <w:commentRangeStart w:id="1"/>
      <w:r>
        <w:t>Disease</w:t>
      </w:r>
      <w:r w:rsidR="00FB7181">
        <w:t xml:space="preserve"> free survival</w:t>
      </w:r>
    </w:p>
    <w:p w14:paraId="3AA7692F" w14:textId="500BF898" w:rsidR="00D75D80" w:rsidRDefault="00D75D80" w:rsidP="00EA5664">
      <w:pPr>
        <w:pStyle w:val="ListParagraph"/>
        <w:numPr>
          <w:ilvl w:val="1"/>
          <w:numId w:val="5"/>
        </w:numPr>
      </w:pPr>
      <w:r>
        <w:t>Metastasis free survival</w:t>
      </w:r>
    </w:p>
    <w:p w14:paraId="14F7C566" w14:textId="6CD3D536" w:rsidR="00C21FF1" w:rsidRDefault="00FB7181" w:rsidP="00EA5664">
      <w:pPr>
        <w:pStyle w:val="ListParagraph"/>
        <w:numPr>
          <w:ilvl w:val="1"/>
          <w:numId w:val="5"/>
        </w:numPr>
      </w:pPr>
      <w:r>
        <w:t>Nodal/ regional failure rate</w:t>
      </w:r>
      <w:commentRangeEnd w:id="1"/>
      <w:r w:rsidR="00256E51">
        <w:rPr>
          <w:rStyle w:val="CommentReference"/>
        </w:rPr>
        <w:commentReference w:id="1"/>
      </w:r>
    </w:p>
    <w:p w14:paraId="15A76CD5" w14:textId="77777777" w:rsidR="00D75D80" w:rsidRDefault="00D75D80" w:rsidP="00D75D80">
      <w:pPr>
        <w:pStyle w:val="ListParagraph"/>
        <w:ind w:left="1440"/>
      </w:pPr>
    </w:p>
    <w:p w14:paraId="4A7BCF6D" w14:textId="11475845" w:rsidR="00D75D80" w:rsidRDefault="00D75D80" w:rsidP="00D75D80">
      <w:pPr>
        <w:pStyle w:val="ListParagraph"/>
        <w:numPr>
          <w:ilvl w:val="0"/>
          <w:numId w:val="5"/>
        </w:numPr>
      </w:pPr>
      <w:r>
        <w:t>Use the identified high-risk factors to form novel prognostic groupings</w:t>
      </w:r>
    </w:p>
    <w:p w14:paraId="61A71CEB" w14:textId="23D3C715" w:rsidR="00D75D80" w:rsidRPr="00132FE9" w:rsidRDefault="00D75D80" w:rsidP="00D75D80"/>
    <w:p w14:paraId="005C9FF8" w14:textId="77777777" w:rsidR="00FF3E85" w:rsidRPr="00C21FF1" w:rsidRDefault="00BD3D63" w:rsidP="00EA5664">
      <w:pPr>
        <w:rPr>
          <w:b/>
          <w:color w:val="000000" w:themeColor="text1"/>
        </w:rPr>
      </w:pPr>
      <w:r w:rsidRPr="00C21FF1">
        <w:rPr>
          <w:b/>
          <w:color w:val="000000" w:themeColor="text1"/>
        </w:rPr>
        <w:t>Analysis plan:</w:t>
      </w:r>
      <w:r w:rsidR="00EF153E" w:rsidRPr="00C21FF1">
        <w:rPr>
          <w:b/>
          <w:color w:val="000000" w:themeColor="text1"/>
        </w:rPr>
        <w:t xml:space="preserve"> </w:t>
      </w:r>
    </w:p>
    <w:p w14:paraId="7C718C43" w14:textId="77777777" w:rsidR="00FF3E85" w:rsidRDefault="00895962" w:rsidP="00EA5664">
      <w:pPr>
        <w:rPr>
          <w:color w:val="000000" w:themeColor="text1"/>
        </w:rPr>
      </w:pPr>
      <w:r>
        <w:rPr>
          <w:color w:val="000000" w:themeColor="text1"/>
        </w:rPr>
        <w:t>Study type: R</w:t>
      </w:r>
      <w:r w:rsidR="00FF3E85">
        <w:rPr>
          <w:color w:val="000000" w:themeColor="text1"/>
        </w:rPr>
        <w:t>etrospective evaluation of NCDB data</w:t>
      </w:r>
    </w:p>
    <w:p w14:paraId="2B1ED5C3" w14:textId="77777777" w:rsidR="00FF3E85" w:rsidRDefault="00FF3E85" w:rsidP="00EA5664">
      <w:pPr>
        <w:rPr>
          <w:color w:val="000000" w:themeColor="text1"/>
        </w:rPr>
      </w:pPr>
      <w:r>
        <w:rPr>
          <w:color w:val="000000" w:themeColor="text1"/>
        </w:rPr>
        <w:t>Patient selection: Adults (ages 18-90+)</w:t>
      </w:r>
    </w:p>
    <w:p w14:paraId="58FB5F99" w14:textId="7264684C" w:rsidR="00895962" w:rsidRDefault="00895962" w:rsidP="00EA5664">
      <w:pPr>
        <w:rPr>
          <w:color w:val="000000" w:themeColor="text1"/>
        </w:rPr>
      </w:pPr>
      <w:r>
        <w:rPr>
          <w:color w:val="000000" w:themeColor="text1"/>
        </w:rPr>
        <w:t xml:space="preserve">Histology: </w:t>
      </w:r>
      <w:r w:rsidR="00FB7181">
        <w:rPr>
          <w:color w:val="000000" w:themeColor="text1"/>
        </w:rPr>
        <w:t>Melanom</w:t>
      </w:r>
      <w:r w:rsidR="00D75D80">
        <w:rPr>
          <w:color w:val="000000" w:themeColor="text1"/>
        </w:rPr>
        <w:t xml:space="preserve">a, mucosal (WHO Tumor Code 8720, 8722, 8770, 8771, </w:t>
      </w:r>
      <w:commentRangeStart w:id="2"/>
      <w:r w:rsidR="00D75D80">
        <w:rPr>
          <w:color w:val="000000" w:themeColor="text1"/>
        </w:rPr>
        <w:t>9772</w:t>
      </w:r>
      <w:commentRangeEnd w:id="2"/>
      <w:r w:rsidR="00855BEA">
        <w:rPr>
          <w:rStyle w:val="CommentReference"/>
        </w:rPr>
        <w:commentReference w:id="2"/>
      </w:r>
      <w:r w:rsidR="00D75D80">
        <w:rPr>
          <w:color w:val="000000" w:themeColor="text1"/>
        </w:rPr>
        <w:t>)</w:t>
      </w:r>
      <w:r w:rsidR="00FB7181">
        <w:rPr>
          <w:color w:val="000000" w:themeColor="text1"/>
        </w:rPr>
        <w:t xml:space="preserve"> </w:t>
      </w:r>
    </w:p>
    <w:p w14:paraId="3E8F4E8B" w14:textId="77777777" w:rsidR="00895962" w:rsidRDefault="00895962" w:rsidP="00EA5664">
      <w:pPr>
        <w:rPr>
          <w:color w:val="000000" w:themeColor="text1"/>
        </w:rPr>
      </w:pPr>
      <w:r>
        <w:rPr>
          <w:color w:val="000000" w:themeColor="text1"/>
        </w:rPr>
        <w:t xml:space="preserve">Stage selection: </w:t>
      </w:r>
    </w:p>
    <w:p w14:paraId="1AC4FBCC" w14:textId="77777777" w:rsidR="00895962" w:rsidRDefault="00757040" w:rsidP="00EA5664">
      <w:pPr>
        <w:ind w:firstLine="720"/>
        <w:rPr>
          <w:color w:val="000000" w:themeColor="text1"/>
        </w:rPr>
      </w:pPr>
      <w:r>
        <w:rPr>
          <w:color w:val="000000" w:themeColor="text1"/>
        </w:rPr>
        <w:t>T stage-</w:t>
      </w:r>
      <w:r w:rsidR="00F26F87">
        <w:rPr>
          <w:color w:val="000000" w:themeColor="text1"/>
        </w:rPr>
        <w:t xml:space="preserve"> </w:t>
      </w:r>
      <w:r>
        <w:rPr>
          <w:color w:val="000000" w:themeColor="text1"/>
        </w:rPr>
        <w:t>Any T</w:t>
      </w:r>
    </w:p>
    <w:p w14:paraId="11FC77A9" w14:textId="77777777" w:rsidR="00895962" w:rsidRDefault="00895962" w:rsidP="00EA5664">
      <w:pPr>
        <w:ind w:firstLine="720"/>
        <w:rPr>
          <w:color w:val="000000" w:themeColor="text1"/>
        </w:rPr>
      </w:pPr>
      <w:r>
        <w:rPr>
          <w:color w:val="000000" w:themeColor="text1"/>
        </w:rPr>
        <w:t xml:space="preserve">N stage- </w:t>
      </w:r>
      <w:r w:rsidR="00FB7181">
        <w:rPr>
          <w:color w:val="000000" w:themeColor="text1"/>
        </w:rPr>
        <w:t>N0 only</w:t>
      </w:r>
    </w:p>
    <w:p w14:paraId="1D874ADD" w14:textId="77777777" w:rsidR="00FB7181" w:rsidRPr="007970F5" w:rsidRDefault="00895962" w:rsidP="00EA5664">
      <w:pPr>
        <w:ind w:firstLine="720"/>
        <w:rPr>
          <w:color w:val="000000" w:themeColor="text1"/>
        </w:rPr>
      </w:pPr>
      <w:r>
        <w:rPr>
          <w:color w:val="000000" w:themeColor="text1"/>
        </w:rPr>
        <w:t xml:space="preserve">M stage- M0 or </w:t>
      </w:r>
      <w:commentRangeStart w:id="3"/>
      <w:r>
        <w:rPr>
          <w:color w:val="000000" w:themeColor="text1"/>
        </w:rPr>
        <w:t>Mx</w:t>
      </w:r>
      <w:commentRangeEnd w:id="3"/>
      <w:r w:rsidR="00256E51">
        <w:rPr>
          <w:rStyle w:val="CommentReference"/>
        </w:rPr>
        <w:commentReference w:id="3"/>
      </w:r>
    </w:p>
    <w:p w14:paraId="6A4FCA2A" w14:textId="1783687D" w:rsidR="00FB7181" w:rsidRDefault="00FB7181" w:rsidP="00EA5664">
      <w:r w:rsidRPr="002F5732">
        <w:rPr>
          <w:b/>
        </w:rPr>
        <w:t>Study period:</w:t>
      </w:r>
      <w:r w:rsidR="007970F5">
        <w:t xml:space="preserve"> 2004- 201</w:t>
      </w:r>
      <w:r w:rsidR="00D75D80">
        <w:t>7</w:t>
      </w:r>
    </w:p>
    <w:p w14:paraId="120B8AD9" w14:textId="77777777" w:rsidR="00FB7181" w:rsidRPr="002F5732" w:rsidRDefault="00FB7181" w:rsidP="00EA5664">
      <w:pPr>
        <w:rPr>
          <w:b/>
        </w:rPr>
      </w:pPr>
      <w:r w:rsidRPr="002F5732">
        <w:rPr>
          <w:b/>
        </w:rPr>
        <w:t xml:space="preserve">Inclusion criterion: </w:t>
      </w:r>
    </w:p>
    <w:p w14:paraId="5606C309" w14:textId="1555FE98" w:rsidR="00FB7181" w:rsidRDefault="00D75D80" w:rsidP="00D75D80">
      <w:pPr>
        <w:pStyle w:val="ListParagraph"/>
        <w:numPr>
          <w:ilvl w:val="0"/>
          <w:numId w:val="6"/>
        </w:numPr>
      </w:pPr>
      <w:r>
        <w:t>Mucosal</w:t>
      </w:r>
      <w:r w:rsidR="00757040">
        <w:t xml:space="preserve"> melanoma </w:t>
      </w:r>
      <w:r>
        <w:t xml:space="preserve">of the head and neck </w:t>
      </w:r>
    </w:p>
    <w:p w14:paraId="5C75113A" w14:textId="77777777" w:rsidR="00FB7181" w:rsidRPr="002F5732" w:rsidRDefault="00FB7181" w:rsidP="00EA5664">
      <w:pPr>
        <w:rPr>
          <w:b/>
        </w:rPr>
      </w:pPr>
      <w:r w:rsidRPr="002F5732">
        <w:rPr>
          <w:b/>
        </w:rPr>
        <w:t>Data points</w:t>
      </w:r>
      <w:r w:rsidR="00757040">
        <w:rPr>
          <w:b/>
        </w:rPr>
        <w:t xml:space="preserve"> of interest</w:t>
      </w:r>
      <w:r w:rsidRPr="002F5732">
        <w:rPr>
          <w:b/>
        </w:rPr>
        <w:t>:</w:t>
      </w:r>
    </w:p>
    <w:p w14:paraId="1222B990" w14:textId="77777777" w:rsidR="00FB7181" w:rsidRDefault="00FB7181" w:rsidP="00EA5664">
      <w:pPr>
        <w:pStyle w:val="ListParagraph"/>
        <w:numPr>
          <w:ilvl w:val="0"/>
          <w:numId w:val="7"/>
        </w:numPr>
      </w:pPr>
      <w:r>
        <w:t xml:space="preserve">Demographic variables </w:t>
      </w:r>
    </w:p>
    <w:p w14:paraId="59357478" w14:textId="2C431183" w:rsidR="00FB7181" w:rsidRDefault="00FB7181" w:rsidP="00EA5664">
      <w:pPr>
        <w:pStyle w:val="ListParagraph"/>
        <w:numPr>
          <w:ilvl w:val="0"/>
          <w:numId w:val="7"/>
        </w:numPr>
      </w:pPr>
      <w:commentRangeStart w:id="4"/>
      <w:r>
        <w:t xml:space="preserve">Comorbid </w:t>
      </w:r>
      <w:proofErr w:type="gramStart"/>
      <w:r>
        <w:t xml:space="preserve">conditions </w:t>
      </w:r>
      <w:r w:rsidR="00256E51">
        <w:t>,</w:t>
      </w:r>
      <w:proofErr w:type="gramEnd"/>
    </w:p>
    <w:p w14:paraId="72C21168" w14:textId="3AF793B4" w:rsidR="00FB7181" w:rsidRDefault="00606FA7" w:rsidP="00EA5664">
      <w:pPr>
        <w:pStyle w:val="ListParagraph"/>
        <w:numPr>
          <w:ilvl w:val="0"/>
          <w:numId w:val="7"/>
        </w:numPr>
      </w:pPr>
      <w:proofErr w:type="spellStart"/>
      <w:r>
        <w:t>Charlson</w:t>
      </w:r>
      <w:proofErr w:type="spellEnd"/>
      <w:r>
        <w:t xml:space="preserve"> Comorbid Index (</w:t>
      </w:r>
      <w:r w:rsidR="00FB7181">
        <w:t>CCI)</w:t>
      </w:r>
      <w:r w:rsidR="00256E51">
        <w:t xml:space="preserve"> (</w:t>
      </w:r>
      <w:proofErr w:type="spellStart"/>
      <w:r w:rsidR="00256E51">
        <w:t>Charlson-Deyo</w:t>
      </w:r>
      <w:proofErr w:type="spellEnd"/>
      <w:r w:rsidR="00256E51">
        <w:t xml:space="preserve"> Score: 0,1,2,3+)</w:t>
      </w:r>
      <w:commentRangeEnd w:id="4"/>
      <w:r w:rsidR="00256E51">
        <w:rPr>
          <w:rStyle w:val="CommentReference"/>
        </w:rPr>
        <w:commentReference w:id="4"/>
      </w:r>
    </w:p>
    <w:p w14:paraId="1A22BF9D" w14:textId="77777777" w:rsidR="00FB7181" w:rsidRDefault="00FB7181" w:rsidP="00EA5664">
      <w:pPr>
        <w:pStyle w:val="ListParagraph"/>
        <w:numPr>
          <w:ilvl w:val="0"/>
          <w:numId w:val="7"/>
        </w:numPr>
      </w:pPr>
      <w:commentRangeStart w:id="5"/>
      <w:r>
        <w:t>Stage information (TNM and prognostic staging)</w:t>
      </w:r>
    </w:p>
    <w:p w14:paraId="421DB530" w14:textId="77777777" w:rsidR="00FB7181" w:rsidRDefault="00FB7181" w:rsidP="00EA5664">
      <w:pPr>
        <w:pStyle w:val="ListParagraph"/>
        <w:numPr>
          <w:ilvl w:val="1"/>
          <w:numId w:val="7"/>
        </w:numPr>
      </w:pPr>
      <w:r>
        <w:t>Clinical</w:t>
      </w:r>
    </w:p>
    <w:p w14:paraId="08BCD366" w14:textId="77777777" w:rsidR="00FB7181" w:rsidRDefault="00FB7181" w:rsidP="00EA5664">
      <w:pPr>
        <w:pStyle w:val="ListParagraph"/>
        <w:numPr>
          <w:ilvl w:val="1"/>
          <w:numId w:val="7"/>
        </w:numPr>
      </w:pPr>
      <w:r>
        <w:t>Pathologic</w:t>
      </w:r>
    </w:p>
    <w:p w14:paraId="4F06A52E" w14:textId="77777777" w:rsidR="00FB7181" w:rsidRDefault="00FB7181" w:rsidP="00EA5664">
      <w:pPr>
        <w:pStyle w:val="ListParagraph"/>
        <w:numPr>
          <w:ilvl w:val="1"/>
          <w:numId w:val="7"/>
        </w:numPr>
      </w:pPr>
      <w:r>
        <w:t>Collaborative</w:t>
      </w:r>
      <w:commentRangeEnd w:id="5"/>
      <w:r w:rsidR="00256E51">
        <w:rPr>
          <w:rStyle w:val="CommentReference"/>
        </w:rPr>
        <w:commentReference w:id="5"/>
      </w:r>
    </w:p>
    <w:p w14:paraId="05685DC5" w14:textId="08AAEE44" w:rsidR="00D75D80" w:rsidRDefault="00D75D80" w:rsidP="00EA5664">
      <w:pPr>
        <w:pStyle w:val="ListParagraph"/>
        <w:numPr>
          <w:ilvl w:val="0"/>
          <w:numId w:val="7"/>
        </w:numPr>
      </w:pPr>
      <w:r>
        <w:t>Disease primary site</w:t>
      </w:r>
    </w:p>
    <w:p w14:paraId="4CFBA73C" w14:textId="03C0872E" w:rsidR="00FB7181" w:rsidRDefault="00FB7181" w:rsidP="00EA5664">
      <w:pPr>
        <w:pStyle w:val="ListParagraph"/>
        <w:numPr>
          <w:ilvl w:val="0"/>
          <w:numId w:val="7"/>
        </w:numPr>
      </w:pPr>
      <w:r>
        <w:t>Histologic characteristics</w:t>
      </w:r>
      <w:r w:rsidR="00D75D80">
        <w:t xml:space="preserve"> and subtype (epithelioid, spindle, mixed, or undifferentiated)</w:t>
      </w:r>
    </w:p>
    <w:p w14:paraId="6D4B743F" w14:textId="77777777" w:rsidR="00FB7181" w:rsidRDefault="00FB7181" w:rsidP="00EA5664">
      <w:pPr>
        <w:pStyle w:val="ListParagraph"/>
        <w:numPr>
          <w:ilvl w:val="0"/>
          <w:numId w:val="7"/>
        </w:numPr>
      </w:pPr>
      <w:r>
        <w:t>Treatment variables</w:t>
      </w:r>
    </w:p>
    <w:p w14:paraId="02B791B9" w14:textId="77777777" w:rsidR="00FB7181" w:rsidRDefault="00FB7181" w:rsidP="00EA5664">
      <w:pPr>
        <w:pStyle w:val="ListParagraph"/>
        <w:numPr>
          <w:ilvl w:val="1"/>
          <w:numId w:val="7"/>
        </w:numPr>
      </w:pPr>
      <w:r>
        <w:t>Primary site</w:t>
      </w:r>
    </w:p>
    <w:p w14:paraId="575E0AFF" w14:textId="77777777" w:rsidR="00FB7181" w:rsidRDefault="00FB7181" w:rsidP="00EA5664">
      <w:pPr>
        <w:pStyle w:val="ListParagraph"/>
        <w:numPr>
          <w:ilvl w:val="2"/>
          <w:numId w:val="7"/>
        </w:numPr>
      </w:pPr>
      <w:r>
        <w:t>Margin status</w:t>
      </w:r>
    </w:p>
    <w:p w14:paraId="4DD8B999" w14:textId="77777777" w:rsidR="00FB7181" w:rsidRDefault="00FB7181" w:rsidP="00EA5664">
      <w:pPr>
        <w:pStyle w:val="ListParagraph"/>
        <w:numPr>
          <w:ilvl w:val="1"/>
          <w:numId w:val="7"/>
        </w:numPr>
      </w:pPr>
      <w:commentRangeStart w:id="6"/>
      <w:r>
        <w:t>Nodal basin</w:t>
      </w:r>
      <w:commentRangeEnd w:id="6"/>
      <w:r w:rsidR="00855BEA">
        <w:rPr>
          <w:rStyle w:val="CommentReference"/>
        </w:rPr>
        <w:commentReference w:id="6"/>
      </w:r>
    </w:p>
    <w:p w14:paraId="7128C7AD" w14:textId="77777777" w:rsidR="00FB7181" w:rsidRDefault="00FB7181" w:rsidP="00EA5664">
      <w:pPr>
        <w:pStyle w:val="ListParagraph"/>
        <w:numPr>
          <w:ilvl w:val="1"/>
          <w:numId w:val="7"/>
        </w:numPr>
      </w:pPr>
      <w:commentRangeStart w:id="7"/>
      <w:r>
        <w:t>Use of radiation</w:t>
      </w:r>
    </w:p>
    <w:p w14:paraId="448134C1" w14:textId="77777777" w:rsidR="00132FE9" w:rsidRDefault="00FB7181" w:rsidP="00EA5664">
      <w:pPr>
        <w:pStyle w:val="ListParagraph"/>
        <w:numPr>
          <w:ilvl w:val="1"/>
          <w:numId w:val="7"/>
        </w:numPr>
      </w:pPr>
      <w:r>
        <w:t>Use of chemotherapy/ immunotherapy</w:t>
      </w:r>
      <w:commentRangeEnd w:id="7"/>
      <w:r w:rsidR="00855BEA">
        <w:rPr>
          <w:rStyle w:val="CommentReference"/>
        </w:rPr>
        <w:commentReference w:id="7"/>
      </w:r>
    </w:p>
    <w:p w14:paraId="2BD1A229" w14:textId="77777777" w:rsidR="00FB7181" w:rsidRDefault="00FB7181" w:rsidP="00EA5664">
      <w:pPr>
        <w:pStyle w:val="ListParagraph"/>
        <w:ind w:left="1440"/>
      </w:pPr>
    </w:p>
    <w:p w14:paraId="2446D4C4" w14:textId="77777777" w:rsidR="00FB7181" w:rsidRDefault="00FB7181" w:rsidP="00EA5664">
      <w:pPr>
        <w:pStyle w:val="ListParagraph"/>
        <w:numPr>
          <w:ilvl w:val="0"/>
          <w:numId w:val="7"/>
        </w:numPr>
      </w:pPr>
      <w:r>
        <w:t>Survival outcomes</w:t>
      </w:r>
    </w:p>
    <w:p w14:paraId="2A1A1507" w14:textId="77777777" w:rsidR="00D75D80" w:rsidRDefault="00D75D80" w:rsidP="00D75D80">
      <w:pPr>
        <w:pStyle w:val="ListParagraph"/>
        <w:numPr>
          <w:ilvl w:val="1"/>
          <w:numId w:val="7"/>
        </w:numPr>
      </w:pPr>
      <w:r>
        <w:t>Overall survival</w:t>
      </w:r>
    </w:p>
    <w:p w14:paraId="45A56F54" w14:textId="77777777" w:rsidR="00D75D80" w:rsidRDefault="00D75D80" w:rsidP="00D75D80">
      <w:pPr>
        <w:pStyle w:val="ListParagraph"/>
        <w:numPr>
          <w:ilvl w:val="1"/>
          <w:numId w:val="7"/>
        </w:numPr>
      </w:pPr>
      <w:r>
        <w:t>Disease specific survival</w:t>
      </w:r>
    </w:p>
    <w:p w14:paraId="76ACD5C9" w14:textId="77777777" w:rsidR="00D75D80" w:rsidRDefault="00D75D80" w:rsidP="00D75D80">
      <w:pPr>
        <w:pStyle w:val="ListParagraph"/>
        <w:numPr>
          <w:ilvl w:val="1"/>
          <w:numId w:val="7"/>
        </w:numPr>
      </w:pPr>
      <w:r>
        <w:t>Disease free survival</w:t>
      </w:r>
    </w:p>
    <w:p w14:paraId="5F926BEA" w14:textId="77777777" w:rsidR="00D75D80" w:rsidRDefault="00D75D80" w:rsidP="00D75D80">
      <w:pPr>
        <w:pStyle w:val="ListParagraph"/>
        <w:numPr>
          <w:ilvl w:val="1"/>
          <w:numId w:val="7"/>
        </w:numPr>
      </w:pPr>
      <w:r>
        <w:t>Metastasis free survival</w:t>
      </w:r>
    </w:p>
    <w:p w14:paraId="0F42DF6E" w14:textId="77777777" w:rsidR="00D75D80" w:rsidRDefault="00D75D80" w:rsidP="00D75D80">
      <w:pPr>
        <w:pStyle w:val="ListParagraph"/>
        <w:numPr>
          <w:ilvl w:val="1"/>
          <w:numId w:val="7"/>
        </w:numPr>
      </w:pPr>
      <w:r>
        <w:t>Nodal/ regional failure rate</w:t>
      </w:r>
    </w:p>
    <w:p w14:paraId="08B8D104" w14:textId="77777777" w:rsidR="00FB7181" w:rsidRPr="002F5732" w:rsidRDefault="00FB7181" w:rsidP="00EA5664">
      <w:pPr>
        <w:tabs>
          <w:tab w:val="left" w:pos="5024"/>
        </w:tabs>
        <w:rPr>
          <w:b/>
        </w:rPr>
      </w:pPr>
      <w:r w:rsidRPr="002F5732">
        <w:rPr>
          <w:b/>
        </w:rPr>
        <w:t>Data analysis plan:</w:t>
      </w:r>
      <w:r w:rsidRPr="002F5732">
        <w:rPr>
          <w:b/>
        </w:rPr>
        <w:tab/>
      </w:r>
    </w:p>
    <w:p w14:paraId="35372A7F" w14:textId="77777777" w:rsidR="00FB7181" w:rsidRDefault="00757040" w:rsidP="00EA5664">
      <w:r>
        <w:t xml:space="preserve">Retrospective review of the </w:t>
      </w:r>
      <w:r w:rsidR="00FB7181">
        <w:t xml:space="preserve">dataset, which will be evaluated for data points listed above. Relationship of age adjusted comorbidity index to node status, and its impact on survival outcomes will be evaluated, using </w:t>
      </w:r>
      <w:commentRangeStart w:id="8"/>
      <w:r w:rsidR="00FB7181">
        <w:t xml:space="preserve">multivariate </w:t>
      </w:r>
      <w:commentRangeEnd w:id="8"/>
      <w:r w:rsidR="00855BEA">
        <w:rPr>
          <w:rStyle w:val="CommentReference"/>
        </w:rPr>
        <w:commentReference w:id="8"/>
      </w:r>
      <w:r w:rsidR="00FB7181">
        <w:t>logistic regression and Cox proportional hazard analyses.</w:t>
      </w:r>
    </w:p>
    <w:p w14:paraId="270D6BD4" w14:textId="2D8DCB34" w:rsidR="00D75D80" w:rsidRPr="007970F5" w:rsidRDefault="00FB7181" w:rsidP="00D75D80">
      <w:pPr>
        <w:rPr>
          <w:color w:val="000000" w:themeColor="text1"/>
        </w:rPr>
      </w:pPr>
      <w:r>
        <w:t>Kaplan-Meier survival curves will be plotted and compared between patient cohorts.</w:t>
      </w:r>
      <w:r w:rsidR="007970F5">
        <w:t xml:space="preserve"> </w:t>
      </w:r>
      <w:r w:rsidR="007970F5">
        <w:rPr>
          <w:color w:val="000000" w:themeColor="text1"/>
        </w:rPr>
        <w:t xml:space="preserve">Analyses will be performed with use of SPSS v20 and SAS as applicable. Chi-square tests and Fisher Exact test will be used where appropriate. Analyses will be controlled for age, gender, stage, </w:t>
      </w:r>
      <w:proofErr w:type="spellStart"/>
      <w:r w:rsidR="007970F5">
        <w:rPr>
          <w:color w:val="000000" w:themeColor="text1"/>
        </w:rPr>
        <w:t>Charlson-Deyo</w:t>
      </w:r>
      <w:proofErr w:type="spellEnd"/>
      <w:r w:rsidR="007970F5">
        <w:rPr>
          <w:color w:val="000000" w:themeColor="text1"/>
        </w:rPr>
        <w:t xml:space="preserve"> scores, geography, and other socio-economic factors.</w:t>
      </w:r>
      <w:r w:rsidR="00D75D80">
        <w:t xml:space="preserve"> Then, using, recursive partitioning analysis (RPA), establish a stage grouping system.</w:t>
      </w:r>
    </w:p>
    <w:p w14:paraId="05DE8945" w14:textId="77777777" w:rsidR="00FB7181" w:rsidRPr="002F5732" w:rsidRDefault="00FB7181" w:rsidP="00EA5664">
      <w:pPr>
        <w:rPr>
          <w:b/>
        </w:rPr>
      </w:pPr>
      <w:r w:rsidRPr="002F5732">
        <w:rPr>
          <w:b/>
        </w:rPr>
        <w:t>Clinical relevance:</w:t>
      </w:r>
    </w:p>
    <w:p w14:paraId="7A0C0DFC" w14:textId="57F4343A" w:rsidR="007970F5" w:rsidRDefault="00D75D80" w:rsidP="00EA5664">
      <w:pPr>
        <w:pStyle w:val="ListParagraph"/>
        <w:numPr>
          <w:ilvl w:val="0"/>
          <w:numId w:val="8"/>
        </w:numPr>
      </w:pPr>
      <w:r>
        <w:t>Identification of high-risk factors of mucosal melanoma</w:t>
      </w:r>
    </w:p>
    <w:p w14:paraId="4BB55E44" w14:textId="77777777" w:rsidR="00D75D80" w:rsidRDefault="00D75D80" w:rsidP="00D75D80">
      <w:pPr>
        <w:pStyle w:val="ListParagraph"/>
      </w:pPr>
    </w:p>
    <w:p w14:paraId="570CDE88" w14:textId="2A8F18C8" w:rsidR="00D75D80" w:rsidRPr="00132FE9" w:rsidRDefault="00D75D80" w:rsidP="00EA5664">
      <w:pPr>
        <w:pStyle w:val="ListParagraph"/>
        <w:numPr>
          <w:ilvl w:val="0"/>
          <w:numId w:val="8"/>
        </w:numPr>
      </w:pPr>
      <w:r>
        <w:t>Develop and validate a novel prognostic staging system to be use in the direction of future treatment, research and patient education.</w:t>
      </w:r>
    </w:p>
    <w:p w14:paraId="7E1920AF" w14:textId="77777777" w:rsidR="00132FE9" w:rsidRDefault="00132FE9" w:rsidP="00EA5664">
      <w:pPr>
        <w:rPr>
          <w:b/>
          <w:color w:val="000000" w:themeColor="text1"/>
        </w:rPr>
      </w:pPr>
    </w:p>
    <w:p w14:paraId="2507CA7E" w14:textId="77777777" w:rsidR="00D67A33" w:rsidRDefault="00BD3D63" w:rsidP="00EA5664">
      <w:pPr>
        <w:rPr>
          <w:b/>
          <w:color w:val="000000" w:themeColor="text1"/>
        </w:rPr>
      </w:pPr>
      <w:r w:rsidRPr="00C21FF1">
        <w:rPr>
          <w:b/>
          <w:color w:val="000000" w:themeColor="text1"/>
        </w:rPr>
        <w:t>Citations:</w:t>
      </w:r>
      <w:r w:rsidR="00A20C9C" w:rsidRPr="00C21FF1">
        <w:rPr>
          <w:b/>
          <w:color w:val="000000" w:themeColor="text1"/>
        </w:rPr>
        <w:t xml:space="preserve"> </w:t>
      </w:r>
    </w:p>
    <w:p w14:paraId="54CFF546" w14:textId="77777777" w:rsidR="00CD35ED" w:rsidRPr="00CD35ED" w:rsidRDefault="00FC0FCC" w:rsidP="00CD35ED">
      <w:pPr>
        <w:pStyle w:val="EndNoteBibliography"/>
        <w:spacing w:after="0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CD35ED" w:rsidRPr="00CD35ED">
        <w:rPr>
          <w:noProof/>
        </w:rPr>
        <w:t>1.</w:t>
      </w:r>
      <w:r w:rsidR="00CD35ED" w:rsidRPr="00CD35ED">
        <w:rPr>
          <w:noProof/>
        </w:rPr>
        <w:tab/>
        <w:t xml:space="preserve">Moya-Plana, A., et al., </w:t>
      </w:r>
      <w:r w:rsidR="00CD35ED" w:rsidRPr="00CD35ED">
        <w:rPr>
          <w:i/>
          <w:noProof/>
        </w:rPr>
        <w:t>Risk-based stratification in head and neck mucosal melanoma.</w:t>
      </w:r>
      <w:r w:rsidR="00CD35ED" w:rsidRPr="00CD35ED">
        <w:rPr>
          <w:noProof/>
        </w:rPr>
        <w:t xml:space="preserve"> Oral Oncol, 2019. </w:t>
      </w:r>
      <w:r w:rsidR="00CD35ED" w:rsidRPr="00CD35ED">
        <w:rPr>
          <w:b/>
          <w:noProof/>
        </w:rPr>
        <w:t>97</w:t>
      </w:r>
      <w:r w:rsidR="00CD35ED" w:rsidRPr="00CD35ED">
        <w:rPr>
          <w:noProof/>
        </w:rPr>
        <w:t>: p. 44-49.</w:t>
      </w:r>
    </w:p>
    <w:p w14:paraId="0D3318C8" w14:textId="77777777" w:rsidR="00CD35ED" w:rsidRPr="00CD35ED" w:rsidRDefault="00CD35ED" w:rsidP="00CD35ED">
      <w:pPr>
        <w:pStyle w:val="EndNoteBibliography"/>
        <w:spacing w:after="0"/>
        <w:ind w:left="720" w:hanging="720"/>
        <w:rPr>
          <w:noProof/>
        </w:rPr>
      </w:pPr>
      <w:r w:rsidRPr="00CD35ED">
        <w:rPr>
          <w:noProof/>
        </w:rPr>
        <w:t>2.</w:t>
      </w:r>
      <w:r w:rsidRPr="00CD35ED">
        <w:rPr>
          <w:noProof/>
        </w:rPr>
        <w:tab/>
        <w:t xml:space="preserve">Ganti, A., et al., </w:t>
      </w:r>
      <w:r w:rsidRPr="00CD35ED">
        <w:rPr>
          <w:i/>
          <w:noProof/>
        </w:rPr>
        <w:t>Treatment modalities in sinonasal mucosal melanoma: A national cancer database analysis.</w:t>
      </w:r>
      <w:r w:rsidRPr="00CD35ED">
        <w:rPr>
          <w:noProof/>
        </w:rPr>
        <w:t xml:space="preserve"> Laryngoscope, 2020. </w:t>
      </w:r>
      <w:r w:rsidRPr="00CD35ED">
        <w:rPr>
          <w:b/>
          <w:noProof/>
        </w:rPr>
        <w:t>130</w:t>
      </w:r>
      <w:r w:rsidRPr="00CD35ED">
        <w:rPr>
          <w:noProof/>
        </w:rPr>
        <w:t>(2): p. 275-282.</w:t>
      </w:r>
    </w:p>
    <w:p w14:paraId="4FC1BD90" w14:textId="77777777" w:rsidR="00CD35ED" w:rsidRPr="00CD35ED" w:rsidRDefault="00CD35ED" w:rsidP="00CD35ED">
      <w:pPr>
        <w:pStyle w:val="EndNoteBibliography"/>
        <w:spacing w:after="0"/>
        <w:ind w:left="720" w:hanging="720"/>
        <w:rPr>
          <w:noProof/>
        </w:rPr>
      </w:pPr>
      <w:r w:rsidRPr="00CD35ED">
        <w:rPr>
          <w:noProof/>
        </w:rPr>
        <w:t>3.</w:t>
      </w:r>
      <w:r w:rsidRPr="00CD35ED">
        <w:rPr>
          <w:noProof/>
        </w:rPr>
        <w:tab/>
        <w:t xml:space="preserve">Jethanamest, D., et al., </w:t>
      </w:r>
      <w:r w:rsidRPr="00CD35ED">
        <w:rPr>
          <w:i/>
          <w:noProof/>
        </w:rPr>
        <w:t>Predictors of survival in mucosal melanoma of the head and neck.</w:t>
      </w:r>
      <w:r w:rsidRPr="00CD35ED">
        <w:rPr>
          <w:noProof/>
        </w:rPr>
        <w:t xml:space="preserve"> Ann Surg Oncol, 2011. </w:t>
      </w:r>
      <w:r w:rsidRPr="00CD35ED">
        <w:rPr>
          <w:b/>
          <w:noProof/>
        </w:rPr>
        <w:t>18</w:t>
      </w:r>
      <w:r w:rsidRPr="00CD35ED">
        <w:rPr>
          <w:noProof/>
        </w:rPr>
        <w:t>(10): p. 2748-56.</w:t>
      </w:r>
    </w:p>
    <w:p w14:paraId="3A934FF7" w14:textId="77777777" w:rsidR="00CD35ED" w:rsidRPr="00CD35ED" w:rsidRDefault="00CD35ED" w:rsidP="00CD35ED">
      <w:pPr>
        <w:pStyle w:val="EndNoteBibliography"/>
        <w:spacing w:after="0"/>
        <w:ind w:left="720" w:hanging="720"/>
        <w:rPr>
          <w:noProof/>
        </w:rPr>
      </w:pPr>
      <w:r w:rsidRPr="00CD35ED">
        <w:rPr>
          <w:noProof/>
        </w:rPr>
        <w:t>4.</w:t>
      </w:r>
      <w:r w:rsidRPr="00CD35ED">
        <w:rPr>
          <w:noProof/>
        </w:rPr>
        <w:tab/>
        <w:t xml:space="preserve">Prasad, M.L., et al., </w:t>
      </w:r>
      <w:r w:rsidRPr="00CD35ED">
        <w:rPr>
          <w:i/>
          <w:noProof/>
        </w:rPr>
        <w:t>Primary mucosal melanoma of the head and neck: a proposal for microstaging localized, Stage I (lymph node-negative) tumors.</w:t>
      </w:r>
      <w:r w:rsidRPr="00CD35ED">
        <w:rPr>
          <w:noProof/>
        </w:rPr>
        <w:t xml:space="preserve"> Cancer, 2004. </w:t>
      </w:r>
      <w:r w:rsidRPr="00CD35ED">
        <w:rPr>
          <w:b/>
          <w:noProof/>
        </w:rPr>
        <w:t>100</w:t>
      </w:r>
      <w:r w:rsidRPr="00CD35ED">
        <w:rPr>
          <w:noProof/>
        </w:rPr>
        <w:t>(8): p. 1657-64.</w:t>
      </w:r>
    </w:p>
    <w:p w14:paraId="64B5B0CC" w14:textId="77777777" w:rsidR="00CD35ED" w:rsidRPr="00CD35ED" w:rsidRDefault="00CD35ED" w:rsidP="00CD35ED">
      <w:pPr>
        <w:pStyle w:val="EndNoteBibliography"/>
        <w:spacing w:after="0"/>
        <w:ind w:left="720" w:hanging="720"/>
        <w:rPr>
          <w:noProof/>
        </w:rPr>
      </w:pPr>
      <w:r w:rsidRPr="00CD35ED">
        <w:rPr>
          <w:noProof/>
        </w:rPr>
        <w:t>5.</w:t>
      </w:r>
      <w:r w:rsidRPr="00CD35ED">
        <w:rPr>
          <w:noProof/>
        </w:rPr>
        <w:tab/>
        <w:t xml:space="preserve">Flukes, S., et al., </w:t>
      </w:r>
      <w:r w:rsidRPr="00CD35ED">
        <w:rPr>
          <w:i/>
          <w:noProof/>
        </w:rPr>
        <w:t>Primary tumor volume as a predictor of distant metastases and survival in patients with sinonasal mucosal melanoma.</w:t>
      </w:r>
      <w:r w:rsidRPr="00CD35ED">
        <w:rPr>
          <w:noProof/>
        </w:rPr>
        <w:t xml:space="preserve"> Head Neck, 2020. </w:t>
      </w:r>
      <w:r w:rsidRPr="00CD35ED">
        <w:rPr>
          <w:b/>
          <w:noProof/>
        </w:rPr>
        <w:t>42</w:t>
      </w:r>
      <w:r w:rsidRPr="00CD35ED">
        <w:rPr>
          <w:noProof/>
        </w:rPr>
        <w:t>(11): p. 3316-3325.</w:t>
      </w:r>
    </w:p>
    <w:p w14:paraId="766C9187" w14:textId="77777777" w:rsidR="00CD35ED" w:rsidRPr="00CD35ED" w:rsidRDefault="00CD35ED" w:rsidP="00CD35ED">
      <w:pPr>
        <w:pStyle w:val="EndNoteBibliography"/>
        <w:spacing w:after="0"/>
        <w:ind w:left="720" w:hanging="720"/>
        <w:rPr>
          <w:noProof/>
        </w:rPr>
      </w:pPr>
      <w:r w:rsidRPr="00CD35ED">
        <w:rPr>
          <w:noProof/>
        </w:rPr>
        <w:t>6.</w:t>
      </w:r>
      <w:r w:rsidRPr="00CD35ED">
        <w:rPr>
          <w:noProof/>
        </w:rPr>
        <w:tab/>
        <w:t xml:space="preserve">Lydiatt, W., et al., </w:t>
      </w:r>
      <w:r w:rsidRPr="00CD35ED">
        <w:rPr>
          <w:i/>
          <w:noProof/>
        </w:rPr>
        <w:t>Mucosal Melanoma of the Head and Neck</w:t>
      </w:r>
      <w:r w:rsidRPr="00CD35ED">
        <w:rPr>
          <w:noProof/>
        </w:rPr>
        <w:t xml:space="preserve">, in </w:t>
      </w:r>
      <w:r w:rsidRPr="00CD35ED">
        <w:rPr>
          <w:i/>
          <w:noProof/>
        </w:rPr>
        <w:t>AJCC Cancer Staging Manual, Eighth Edition</w:t>
      </w:r>
      <w:r w:rsidRPr="00CD35ED">
        <w:rPr>
          <w:noProof/>
        </w:rPr>
        <w:t>, A.e. al, Editor. 2017, Springer: New York. p. 163-169.</w:t>
      </w:r>
    </w:p>
    <w:p w14:paraId="4F828CCA" w14:textId="77777777" w:rsidR="00CD35ED" w:rsidRPr="00CD35ED" w:rsidRDefault="00CD35ED" w:rsidP="00CD35ED">
      <w:pPr>
        <w:pStyle w:val="EndNoteBibliography"/>
        <w:spacing w:after="0"/>
        <w:ind w:left="720" w:hanging="720"/>
        <w:rPr>
          <w:noProof/>
        </w:rPr>
      </w:pPr>
      <w:r w:rsidRPr="00CD35ED">
        <w:rPr>
          <w:noProof/>
        </w:rPr>
        <w:t>7.</w:t>
      </w:r>
      <w:r w:rsidRPr="00CD35ED">
        <w:rPr>
          <w:noProof/>
        </w:rPr>
        <w:tab/>
        <w:t xml:space="preserve">Ballantyne, A., </w:t>
      </w:r>
      <w:r w:rsidRPr="00CD35ED">
        <w:rPr>
          <w:i/>
          <w:noProof/>
        </w:rPr>
        <w:t>Malignant melanoma of the skin of the head and neck. An analysis of 405 cases.</w:t>
      </w:r>
      <w:r w:rsidRPr="00CD35ED">
        <w:rPr>
          <w:noProof/>
        </w:rPr>
        <w:t xml:space="preserve"> Am J Surgery, 1970. </w:t>
      </w:r>
      <w:r w:rsidRPr="00CD35ED">
        <w:rPr>
          <w:b/>
          <w:noProof/>
        </w:rPr>
        <w:t>120</w:t>
      </w:r>
      <w:r w:rsidRPr="00CD35ED">
        <w:rPr>
          <w:noProof/>
        </w:rPr>
        <w:t>(4): p. 425-31.</w:t>
      </w:r>
    </w:p>
    <w:p w14:paraId="238607C3" w14:textId="77777777" w:rsidR="00CD35ED" w:rsidRPr="00CD35ED" w:rsidRDefault="00CD35ED" w:rsidP="00CD35ED">
      <w:pPr>
        <w:pStyle w:val="EndNoteBibliography"/>
        <w:spacing w:after="0"/>
        <w:ind w:left="720" w:hanging="720"/>
        <w:rPr>
          <w:noProof/>
        </w:rPr>
      </w:pPr>
      <w:r w:rsidRPr="00CD35ED">
        <w:rPr>
          <w:noProof/>
        </w:rPr>
        <w:t>8.</w:t>
      </w:r>
      <w:r w:rsidRPr="00CD35ED">
        <w:rPr>
          <w:noProof/>
        </w:rPr>
        <w:tab/>
        <w:t xml:space="preserve">Amit, M., et al., </w:t>
      </w:r>
      <w:r w:rsidRPr="00CD35ED">
        <w:rPr>
          <w:i/>
          <w:noProof/>
        </w:rPr>
        <w:t>Approaches to regional lymph node metastasis in patients with head and neck mucosal melanoma.</w:t>
      </w:r>
      <w:r w:rsidRPr="00CD35ED">
        <w:rPr>
          <w:noProof/>
        </w:rPr>
        <w:t xml:space="preserve"> Cancer, 2018. </w:t>
      </w:r>
      <w:r w:rsidRPr="00CD35ED">
        <w:rPr>
          <w:b/>
          <w:noProof/>
        </w:rPr>
        <w:t>124</w:t>
      </w:r>
      <w:r w:rsidRPr="00CD35ED">
        <w:rPr>
          <w:noProof/>
        </w:rPr>
        <w:t>(3): p. 514-520.</w:t>
      </w:r>
    </w:p>
    <w:p w14:paraId="5FFBE590" w14:textId="77777777" w:rsidR="00CD35ED" w:rsidRPr="00CD35ED" w:rsidRDefault="00CD35ED" w:rsidP="00CD35ED">
      <w:pPr>
        <w:pStyle w:val="EndNoteBibliography"/>
        <w:spacing w:after="0"/>
        <w:ind w:left="720" w:hanging="720"/>
        <w:rPr>
          <w:noProof/>
        </w:rPr>
      </w:pPr>
      <w:r w:rsidRPr="00CD35ED">
        <w:rPr>
          <w:noProof/>
        </w:rPr>
        <w:t>9.</w:t>
      </w:r>
      <w:r w:rsidRPr="00CD35ED">
        <w:rPr>
          <w:noProof/>
        </w:rPr>
        <w:tab/>
        <w:t xml:space="preserve">Michel, J., et al., </w:t>
      </w:r>
      <w:r w:rsidRPr="00CD35ED">
        <w:rPr>
          <w:i/>
          <w:noProof/>
        </w:rPr>
        <w:t>Sinonasal mucosal melanomas: the prognostic value of tumor classifications.</w:t>
      </w:r>
      <w:r w:rsidRPr="00CD35ED">
        <w:rPr>
          <w:noProof/>
        </w:rPr>
        <w:t xml:space="preserve"> Head Neck, 2014. </w:t>
      </w:r>
      <w:r w:rsidRPr="00CD35ED">
        <w:rPr>
          <w:b/>
          <w:noProof/>
        </w:rPr>
        <w:t>36</w:t>
      </w:r>
      <w:r w:rsidRPr="00CD35ED">
        <w:rPr>
          <w:noProof/>
        </w:rPr>
        <w:t>(3): p. 311-6.</w:t>
      </w:r>
    </w:p>
    <w:p w14:paraId="298D49EE" w14:textId="77777777" w:rsidR="00CD35ED" w:rsidRPr="00CD35ED" w:rsidRDefault="00CD35ED" w:rsidP="00CD35ED">
      <w:pPr>
        <w:pStyle w:val="EndNoteBibliography"/>
        <w:ind w:left="720" w:hanging="720"/>
        <w:rPr>
          <w:noProof/>
        </w:rPr>
      </w:pPr>
      <w:r w:rsidRPr="00CD35ED">
        <w:rPr>
          <w:noProof/>
        </w:rPr>
        <w:t>10.</w:t>
      </w:r>
      <w:r w:rsidRPr="00CD35ED">
        <w:rPr>
          <w:noProof/>
        </w:rPr>
        <w:tab/>
        <w:t xml:space="preserve">Lee, N.C.J., et al., </w:t>
      </w:r>
      <w:r w:rsidRPr="00CD35ED">
        <w:rPr>
          <w:i/>
          <w:noProof/>
        </w:rPr>
        <w:t>Evaluation of head and neck soft tissue sarcoma 8th edition pathologic staging system and proposal of a novel stage grouping system.</w:t>
      </w:r>
      <w:r w:rsidRPr="00CD35ED">
        <w:rPr>
          <w:noProof/>
        </w:rPr>
        <w:t xml:space="preserve"> Oral Oncol, 2021. </w:t>
      </w:r>
      <w:r w:rsidRPr="00CD35ED">
        <w:rPr>
          <w:b/>
          <w:noProof/>
        </w:rPr>
        <w:t>114</w:t>
      </w:r>
      <w:r w:rsidRPr="00CD35ED">
        <w:rPr>
          <w:noProof/>
        </w:rPr>
        <w:t>: p. 105137.</w:t>
      </w:r>
    </w:p>
    <w:p w14:paraId="0B8EF4CC" w14:textId="2FC82DB2" w:rsidR="00C21FF1" w:rsidRPr="00D67A33" w:rsidRDefault="00FC0FCC" w:rsidP="00256E51">
      <w:r>
        <w:fldChar w:fldCharType="end"/>
      </w:r>
    </w:p>
    <w:p w14:paraId="0651FFB1" w14:textId="77777777" w:rsidR="00C21FF1" w:rsidRDefault="00C21FF1" w:rsidP="00EA5664">
      <w:pPr>
        <w:rPr>
          <w:b/>
          <w:color w:val="000000" w:themeColor="text1"/>
        </w:rPr>
      </w:pPr>
    </w:p>
    <w:p w14:paraId="12CAEB04" w14:textId="77777777" w:rsidR="00C21FF1" w:rsidRDefault="00E24BB2" w:rsidP="00EA5664">
      <w:r w:rsidRPr="00C21FF1">
        <w:rPr>
          <w:b/>
          <w:color w:val="000000" w:themeColor="text1"/>
        </w:rPr>
        <w:t>What statistical software will be used:</w:t>
      </w:r>
      <w:r w:rsidR="00D94AB7">
        <w:t xml:space="preserve"> </w:t>
      </w:r>
    </w:p>
    <w:p w14:paraId="0DA6B765" w14:textId="77777777" w:rsidR="00E24BB2" w:rsidRDefault="00D94AB7" w:rsidP="00EA5664">
      <w:r>
        <w:t>SPSS, SAS</w:t>
      </w:r>
    </w:p>
    <w:p w14:paraId="4FD66758" w14:textId="77777777" w:rsidR="00C21FF1" w:rsidRDefault="00C21FF1" w:rsidP="00EA5664">
      <w:pPr>
        <w:rPr>
          <w:color w:val="3366FF"/>
        </w:rPr>
      </w:pPr>
    </w:p>
    <w:p w14:paraId="6F478A03" w14:textId="77777777" w:rsidR="00C21FF1" w:rsidRDefault="00E24BB2" w:rsidP="00EA5664">
      <w:r w:rsidRPr="00C21FF1">
        <w:rPr>
          <w:b/>
          <w:color w:val="000000" w:themeColor="text1"/>
        </w:rPr>
        <w:t xml:space="preserve">How is the study </w:t>
      </w:r>
      <w:proofErr w:type="gramStart"/>
      <w:r w:rsidRPr="00C21FF1">
        <w:rPr>
          <w:b/>
          <w:color w:val="000000" w:themeColor="text1"/>
        </w:rPr>
        <w:t>funded:</w:t>
      </w:r>
      <w:proofErr w:type="gramEnd"/>
      <w:r w:rsidR="00D94AB7">
        <w:t xml:space="preserve"> </w:t>
      </w:r>
    </w:p>
    <w:p w14:paraId="26867646" w14:textId="77777777" w:rsidR="00E24BB2" w:rsidRDefault="00D94AB7" w:rsidP="00EA5664">
      <w:r>
        <w:t>Internal institutional support</w:t>
      </w:r>
    </w:p>
    <w:p w14:paraId="0F742589" w14:textId="77777777" w:rsidR="00C21FF1" w:rsidRDefault="00C21FF1" w:rsidP="00EA5664">
      <w:pPr>
        <w:rPr>
          <w:color w:val="3366FF"/>
        </w:rPr>
      </w:pPr>
    </w:p>
    <w:p w14:paraId="75D0C4E5" w14:textId="77777777" w:rsidR="00C21FF1" w:rsidRDefault="00E24BB2" w:rsidP="00EA5664">
      <w:r w:rsidRPr="00C21FF1">
        <w:rPr>
          <w:b/>
          <w:color w:val="000000" w:themeColor="text1"/>
        </w:rPr>
        <w:t>How long will the proposed research take to complete?</w:t>
      </w:r>
      <w:r w:rsidR="00D94AB7">
        <w:t xml:space="preserve"> </w:t>
      </w:r>
    </w:p>
    <w:p w14:paraId="2527D0F4" w14:textId="77777777" w:rsidR="00730DD0" w:rsidRDefault="00D94AB7" w:rsidP="00EA5664">
      <w:r>
        <w:t>6 months</w:t>
      </w:r>
    </w:p>
    <w:p w14:paraId="0D0C72A2" w14:textId="77777777" w:rsidR="00730DD0" w:rsidRDefault="00730DD0" w:rsidP="00EA5664"/>
    <w:p w14:paraId="651E7402" w14:textId="3F96DE6E" w:rsidR="00BD3D63" w:rsidRDefault="00BD3D63" w:rsidP="00EA5664"/>
    <w:sectPr w:rsidR="00BD3D63" w:rsidSect="00BD3D63">
      <w:pgSz w:w="12240" w:h="15840"/>
      <w:pgMar w:top="1440" w:right="1800" w:bottom="1440" w:left="1800" w:header="720" w:footer="720" w:gutter="0"/>
      <w:cols w:space="72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comment w:id="0" w:author="Aurit, Sarah J" w:date="2021-02-02T21:42:00Z" w:initials="ASJ">
    <w:p w14:paraId="21A6682B" w14:textId="37C1B325" w:rsidR="00256E51" w:rsidRDefault="00256E51">
      <w:pPr>
        <w:pStyle w:val="CommentText"/>
      </w:pPr>
      <w:r>
        <w:rPr>
          <w:rStyle w:val="CommentReference"/>
        </w:rPr>
        <w:annotationRef/>
      </w:r>
      <w:r>
        <w:t xml:space="preserve">Not available within the NCDB, however, this type of information is available within SEER. We could possibly use both in </w:t>
      </w:r>
      <w:proofErr w:type="gramStart"/>
      <w:r>
        <w:t>tandem</w:t>
      </w:r>
      <w:proofErr w:type="gramEnd"/>
    </w:p>
  </w:comment>
  <w:comment w:id="1" w:author="Aurit, Sarah J" w:date="2021-02-02T21:43:00Z" w:initials="ASJ">
    <w:p w14:paraId="1D0259B3" w14:textId="221CB1D1" w:rsidR="00256E51" w:rsidRDefault="00256E51">
      <w:pPr>
        <w:pStyle w:val="CommentText"/>
      </w:pPr>
      <w:r>
        <w:rPr>
          <w:rStyle w:val="CommentReference"/>
        </w:rPr>
        <w:annotationRef/>
      </w:r>
      <w:r>
        <w:t xml:space="preserve">I am unsure of the availability of these outcomes as </w:t>
      </w:r>
      <w:proofErr w:type="gramStart"/>
      <w:r>
        <w:t>well</w:t>
      </w:r>
      <w:proofErr w:type="gramEnd"/>
    </w:p>
  </w:comment>
  <w:comment w:id="2" w:author="Aurit, Sarah J" w:date="2021-02-02T21:48:00Z" w:initials="ASJ">
    <w:p w14:paraId="6FE694B8" w14:textId="73017038" w:rsidR="00855BEA" w:rsidRPr="00855BEA" w:rsidRDefault="00855BEA">
      <w:pPr>
        <w:pStyle w:val="CommentText"/>
      </w:pPr>
      <w:r>
        <w:rPr>
          <w:rStyle w:val="CommentReference"/>
        </w:rPr>
        <w:annotationRef/>
      </w:r>
      <w:r>
        <w:t xml:space="preserve">ICD-O-3 </w:t>
      </w:r>
      <w:hyperlink r:id="rId1" w:history="1">
        <w:proofErr w:type="gramStart"/>
        <w:r>
          <w:rPr>
            <w:rStyle w:val="Hyperlink"/>
          </w:rPr>
          <w:t>9789241548496_eng.pdf;sequence</w:t>
        </w:r>
        <w:proofErr w:type="gramEnd"/>
        <w:r>
          <w:rPr>
            <w:rStyle w:val="Hyperlink"/>
          </w:rPr>
          <w:t>=1 (who.int)</w:t>
        </w:r>
      </w:hyperlink>
      <w:r>
        <w:t xml:space="preserve"> was unable to find 9772, assuming for all behavior code = 3</w:t>
      </w:r>
    </w:p>
  </w:comment>
  <w:comment w:id="3" w:author="Aurit, Sarah J" w:date="2021-02-02T21:45:00Z" w:initials="ASJ">
    <w:p w14:paraId="41DE6C2D" w14:textId="46DB2698" w:rsidR="00256E51" w:rsidRDefault="00256E51">
      <w:pPr>
        <w:pStyle w:val="CommentText"/>
      </w:pPr>
      <w:r>
        <w:rPr>
          <w:rStyle w:val="CommentReference"/>
        </w:rPr>
        <w:annotationRef/>
      </w:r>
      <w:r>
        <w:t xml:space="preserve">I am not seeing this as a valid selection within Melanoma </w:t>
      </w:r>
      <w:proofErr w:type="gramStart"/>
      <w:r>
        <w:t>cases</w:t>
      </w:r>
      <w:proofErr w:type="gramEnd"/>
    </w:p>
  </w:comment>
  <w:comment w:id="4" w:author="Aurit, Sarah J" w:date="2021-02-02T21:45:00Z" w:initials="ASJ">
    <w:p w14:paraId="606482B1" w14:textId="25BE29E8" w:rsidR="00256E51" w:rsidRDefault="00256E51">
      <w:pPr>
        <w:pStyle w:val="CommentText"/>
      </w:pPr>
      <w:r>
        <w:rPr>
          <w:rStyle w:val="CommentReference"/>
        </w:rPr>
        <w:annotationRef/>
      </w:r>
      <w:r>
        <w:t xml:space="preserve">These two items are highly </w:t>
      </w:r>
      <w:proofErr w:type="gramStart"/>
      <w:r>
        <w:t>correlated</w:t>
      </w:r>
      <w:proofErr w:type="gramEnd"/>
      <w:r>
        <w:t xml:space="preserve"> and we have no way of selecting specific co-morbid conditions within the NCDB</w:t>
      </w:r>
    </w:p>
  </w:comment>
  <w:comment w:id="5" w:author="Aurit, Sarah J" w:date="2021-02-02T21:46:00Z" w:initials="ASJ">
    <w:p w14:paraId="0B5A65E7" w14:textId="094A6B86" w:rsidR="00256E51" w:rsidRDefault="00256E51">
      <w:pPr>
        <w:pStyle w:val="CommentText"/>
      </w:pPr>
      <w:r>
        <w:rPr>
          <w:rStyle w:val="CommentReference"/>
        </w:rPr>
        <w:annotationRef/>
      </w:r>
      <w:proofErr w:type="gramStart"/>
      <w:r>
        <w:t>Again</w:t>
      </w:r>
      <w:proofErr w:type="gramEnd"/>
      <w:r>
        <w:t xml:space="preserve"> these are highly correlated and we will need </w:t>
      </w:r>
      <w:proofErr w:type="spellStart"/>
      <w:r>
        <w:t>ot</w:t>
      </w:r>
      <w:proofErr w:type="spellEnd"/>
      <w:r>
        <w:t xml:space="preserve"> select one</w:t>
      </w:r>
    </w:p>
  </w:comment>
  <w:comment w:id="6" w:author="Aurit, Sarah J" w:date="2021-02-02T21:51:00Z" w:initials="ASJ">
    <w:p w14:paraId="3BA9675D" w14:textId="4B6144A6" w:rsidR="00855BEA" w:rsidRDefault="00855BEA">
      <w:pPr>
        <w:pStyle w:val="CommentText"/>
      </w:pPr>
      <w:r>
        <w:rPr>
          <w:rStyle w:val="CommentReference"/>
        </w:rPr>
        <w:annotationRef/>
      </w:r>
      <w:r>
        <w:t>Is this within collaborative staging?</w:t>
      </w:r>
    </w:p>
  </w:comment>
  <w:comment w:id="7" w:author="Aurit, Sarah J" w:date="2021-02-02T21:51:00Z" w:initials="ASJ">
    <w:p w14:paraId="193AFAD9" w14:textId="6BE49808" w:rsidR="00855BEA" w:rsidRDefault="00855BEA">
      <w:pPr>
        <w:pStyle w:val="CommentText"/>
      </w:pPr>
      <w:r>
        <w:rPr>
          <w:rStyle w:val="CommentReference"/>
        </w:rPr>
        <w:annotationRef/>
      </w:r>
      <w:r>
        <w:t xml:space="preserve">Will need to define </w:t>
      </w:r>
      <w:hyperlink r:id="rId2" w:history="1">
        <w:r>
          <w:rPr>
            <w:rStyle w:val="Hyperlink"/>
          </w:rPr>
          <w:t>puf_data_dictionary.ashx (facs.org)</w:t>
        </w:r>
      </w:hyperlink>
    </w:p>
  </w:comment>
  <w:comment w:id="8" w:author="Aurit, Sarah J" w:date="2021-02-02T21:52:00Z" w:initials="ASJ">
    <w:p w14:paraId="6D9368F9" w14:textId="454B49C7" w:rsidR="00855BEA" w:rsidRDefault="00855BEA">
      <w:pPr>
        <w:pStyle w:val="CommentText"/>
      </w:pPr>
      <w:r>
        <w:rPr>
          <w:rStyle w:val="CommentReference"/>
        </w:rPr>
        <w:annotationRef/>
      </w:r>
      <w:r>
        <w:t>Multivariate = multiple outcomes, is this what was in mind, simultaneously looking at multiple outcomes?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commentEx w15:paraId="21A6682B" w15:done="0"/>
  <w15:commentEx w15:paraId="1D0259B3" w15:done="0"/>
  <w15:commentEx w15:paraId="6FE694B8" w15:done="0"/>
  <w15:commentEx w15:paraId="41DE6C2D" w15:done="0"/>
  <w15:commentEx w15:paraId="606482B1" w15:done="0"/>
  <w15:commentEx w15:paraId="0B5A65E7" w15:done="0"/>
  <w15:commentEx w15:paraId="3BA9675D" w15:done="0"/>
  <w15:commentEx w15:paraId="193AFAD9" w15:done="0"/>
  <w15:commentEx w15:paraId="6D9368F9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3C445BD" w16cex:dateUtc="2021-02-03T03:42:00Z"/>
  <w16cex:commentExtensible w16cex:durableId="23C445F1" w16cex:dateUtc="2021-02-03T03:43:00Z"/>
  <w16cex:commentExtensible w16cex:durableId="23C44727" w16cex:dateUtc="2021-02-03T03:48:00Z"/>
  <w16cex:commentExtensible w16cex:durableId="23C4467B" w16cex:dateUtc="2021-02-03T03:45:00Z"/>
  <w16cex:commentExtensible w16cex:durableId="23C44696" w16cex:dateUtc="2021-02-03T03:45:00Z"/>
  <w16cex:commentExtensible w16cex:durableId="23C446BA" w16cex:dateUtc="2021-02-03T03:46:00Z"/>
  <w16cex:commentExtensible w16cex:durableId="23C447FF" w16cex:dateUtc="2021-02-03T03:51:00Z"/>
  <w16cex:commentExtensible w16cex:durableId="23C447D1" w16cex:dateUtc="2021-02-03T03:51:00Z"/>
  <w16cex:commentExtensible w16cex:durableId="23C44831" w16cex:dateUtc="2021-02-03T03:52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21A6682B" w16cid:durableId="23C445BD"/>
  <w16cid:commentId w16cid:paraId="1D0259B3" w16cid:durableId="23C445F1"/>
  <w16cid:commentId w16cid:paraId="6FE694B8" w16cid:durableId="23C44727"/>
  <w16cid:commentId w16cid:paraId="41DE6C2D" w16cid:durableId="23C4467B"/>
  <w16cid:commentId w16cid:paraId="606482B1" w16cid:durableId="23C44696"/>
  <w16cid:commentId w16cid:paraId="0B5A65E7" w16cid:durableId="23C446BA"/>
  <w16cid:commentId w16cid:paraId="3BA9675D" w16cid:durableId="23C447FF"/>
  <w16cid:commentId w16cid:paraId="193AFAD9" w16cid:durableId="23C447D1"/>
  <w16cid:commentId w16cid:paraId="6D9368F9" w16cid:durableId="23C44831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3" w:usb1="10000000" w:usb2="00000000" w:usb3="00000000" w:csb0="8000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imes">
    <w:altName w:val="﷽﷽﷽﷽﷽﷽﷽﷽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haris SIL">
    <w:altName w:val="Calibri"/>
    <w:charset w:val="00"/>
    <w:family w:val="swiss"/>
    <w:pitch w:val="default"/>
    <w:sig w:usb0="00000003" w:usb1="00000000" w:usb2="00000000" w:usb3="00000000" w:csb0="00000001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05C0307"/>
    <w:multiLevelType w:val="hybridMultilevel"/>
    <w:tmpl w:val="A4BE9CC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E690F8D"/>
    <w:multiLevelType w:val="hybridMultilevel"/>
    <w:tmpl w:val="77FA21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17743D3"/>
    <w:multiLevelType w:val="hybridMultilevel"/>
    <w:tmpl w:val="5B4CD902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1B46941"/>
    <w:multiLevelType w:val="hybridMultilevel"/>
    <w:tmpl w:val="418CE60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CDF5097"/>
    <w:multiLevelType w:val="hybridMultilevel"/>
    <w:tmpl w:val="F4502928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4E073486"/>
    <w:multiLevelType w:val="hybridMultilevel"/>
    <w:tmpl w:val="563A4126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50FB00B9"/>
    <w:multiLevelType w:val="hybridMultilevel"/>
    <w:tmpl w:val="D4147B9A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5B453548"/>
    <w:multiLevelType w:val="hybridMultilevel"/>
    <w:tmpl w:val="7FD8222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72381052"/>
    <w:multiLevelType w:val="hybridMultilevel"/>
    <w:tmpl w:val="FC0CFEA2"/>
    <w:lvl w:ilvl="0" w:tplc="84067C96">
      <w:start w:val="33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5"/>
  </w:num>
  <w:num w:numId="3">
    <w:abstractNumId w:val="2"/>
  </w:num>
  <w:num w:numId="4">
    <w:abstractNumId w:val="6"/>
  </w:num>
  <w:num w:numId="5">
    <w:abstractNumId w:val="1"/>
  </w:num>
  <w:num w:numId="6">
    <w:abstractNumId w:val="7"/>
  </w:num>
  <w:num w:numId="7">
    <w:abstractNumId w:val="3"/>
  </w:num>
  <w:num w:numId="8">
    <w:abstractNumId w:val="0"/>
  </w:num>
  <w:num w:numId="9">
    <w:abstractNumId w:val="8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Aurit, Sarah J">
    <w15:presenceInfo w15:providerId="None" w15:userId="Aurit, Sarah J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view w:val="web"/>
  <w:zoom w:percent="80"/>
  <w:embedSystemFonts/>
  <w:proofState w:spelling="clean" w:grammar="clean"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dxzt2svisra0be2v5qx2dsm2ew00v9dawwa&quot;&gt;Mucosal Melanoma&lt;record-ids&gt;&lt;item&gt;2&lt;/item&gt;&lt;item&gt;4&lt;/item&gt;&lt;item&gt;5&lt;/item&gt;&lt;item&gt;7&lt;/item&gt;&lt;item&gt;8&lt;/item&gt;&lt;item&gt;10&lt;/item&gt;&lt;item&gt;13&lt;/item&gt;&lt;item&gt;15&lt;/item&gt;&lt;item&gt;17&lt;/item&gt;&lt;item&gt;18&lt;/item&gt;&lt;/record-ids&gt;&lt;/item&gt;&lt;/Libraries&gt;"/>
  </w:docVars>
  <w:rsids>
    <w:rsidRoot w:val="00BD3D63"/>
    <w:rsid w:val="0002483D"/>
    <w:rsid w:val="000771AC"/>
    <w:rsid w:val="000B6454"/>
    <w:rsid w:val="000F3AE3"/>
    <w:rsid w:val="00132FE9"/>
    <w:rsid w:val="00200382"/>
    <w:rsid w:val="00216E77"/>
    <w:rsid w:val="00256E51"/>
    <w:rsid w:val="00261717"/>
    <w:rsid w:val="002C4CCF"/>
    <w:rsid w:val="00323FA9"/>
    <w:rsid w:val="003D0A26"/>
    <w:rsid w:val="00437813"/>
    <w:rsid w:val="004864B6"/>
    <w:rsid w:val="004B3778"/>
    <w:rsid w:val="004F41CB"/>
    <w:rsid w:val="00531C98"/>
    <w:rsid w:val="00553536"/>
    <w:rsid w:val="005830F8"/>
    <w:rsid w:val="00606FA7"/>
    <w:rsid w:val="00612F75"/>
    <w:rsid w:val="00730DD0"/>
    <w:rsid w:val="00757040"/>
    <w:rsid w:val="00772545"/>
    <w:rsid w:val="007970F5"/>
    <w:rsid w:val="007C58BE"/>
    <w:rsid w:val="008228B9"/>
    <w:rsid w:val="00855BEA"/>
    <w:rsid w:val="0086520B"/>
    <w:rsid w:val="00890CE3"/>
    <w:rsid w:val="00895962"/>
    <w:rsid w:val="008F1764"/>
    <w:rsid w:val="00996BC6"/>
    <w:rsid w:val="009E27FC"/>
    <w:rsid w:val="009E4F5A"/>
    <w:rsid w:val="00A14239"/>
    <w:rsid w:val="00A20C9C"/>
    <w:rsid w:val="00B048B4"/>
    <w:rsid w:val="00B244F5"/>
    <w:rsid w:val="00B73685"/>
    <w:rsid w:val="00B80D3A"/>
    <w:rsid w:val="00BB46C4"/>
    <w:rsid w:val="00BD3D63"/>
    <w:rsid w:val="00BF7DE6"/>
    <w:rsid w:val="00C00BDB"/>
    <w:rsid w:val="00C21FF1"/>
    <w:rsid w:val="00C4627C"/>
    <w:rsid w:val="00C84DE0"/>
    <w:rsid w:val="00C865C6"/>
    <w:rsid w:val="00CA19EF"/>
    <w:rsid w:val="00CD35ED"/>
    <w:rsid w:val="00CE4E18"/>
    <w:rsid w:val="00CF464B"/>
    <w:rsid w:val="00D2160A"/>
    <w:rsid w:val="00D26A9B"/>
    <w:rsid w:val="00D41CD5"/>
    <w:rsid w:val="00D4450C"/>
    <w:rsid w:val="00D67A33"/>
    <w:rsid w:val="00D75D80"/>
    <w:rsid w:val="00D94AB7"/>
    <w:rsid w:val="00DA1919"/>
    <w:rsid w:val="00E13D69"/>
    <w:rsid w:val="00E24BB2"/>
    <w:rsid w:val="00E47B0C"/>
    <w:rsid w:val="00E849D9"/>
    <w:rsid w:val="00EA5664"/>
    <w:rsid w:val="00EF153E"/>
    <w:rsid w:val="00F26F87"/>
    <w:rsid w:val="00F51DC4"/>
    <w:rsid w:val="00F839D2"/>
    <w:rsid w:val="00FB7181"/>
    <w:rsid w:val="00FC0FCC"/>
    <w:rsid w:val="00FC44CD"/>
    <w:rsid w:val="00FF3E85"/>
    <w:rsid w:val="00FF6EA4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2D4C369"/>
  <w15:docId w15:val="{30D98876-1991-F74D-A867-91D6C66E0EE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>
      <w:pPr>
        <w:spacing w:after="200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A7EFF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D94AB7"/>
    <w:pPr>
      <w:ind w:left="720"/>
      <w:contextualSpacing/>
    </w:pPr>
  </w:style>
  <w:style w:type="paragraph" w:styleId="NormalWeb">
    <w:name w:val="Normal (Web)"/>
    <w:basedOn w:val="Normal"/>
    <w:uiPriority w:val="99"/>
    <w:rsid w:val="00C21FF1"/>
    <w:pPr>
      <w:spacing w:beforeLines="1" w:afterLines="1"/>
    </w:pPr>
    <w:rPr>
      <w:rFonts w:ascii="Times" w:hAnsi="Times" w:cs="Times New Roman"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C21FF1"/>
    <w:rPr>
      <w:color w:val="0000FF" w:themeColor="hyperlink"/>
      <w:u w:val="single"/>
    </w:rPr>
  </w:style>
  <w:style w:type="paragraph" w:customStyle="1" w:styleId="Default">
    <w:name w:val="Default"/>
    <w:rsid w:val="00EA5664"/>
    <w:pPr>
      <w:autoSpaceDE w:val="0"/>
      <w:autoSpaceDN w:val="0"/>
      <w:adjustRightInd w:val="0"/>
      <w:spacing w:after="0"/>
    </w:pPr>
    <w:rPr>
      <w:rFonts w:ascii="Charis SIL" w:hAnsi="Charis SIL" w:cs="Charis SIL"/>
      <w:color w:val="000000"/>
    </w:rPr>
  </w:style>
  <w:style w:type="paragraph" w:customStyle="1" w:styleId="EndNoteBibliographyTitle">
    <w:name w:val="EndNote Bibliography Title"/>
    <w:basedOn w:val="Normal"/>
    <w:link w:val="EndNoteBibliographyTitleChar"/>
    <w:rsid w:val="00730DD0"/>
    <w:pPr>
      <w:spacing w:after="0"/>
      <w:jc w:val="center"/>
    </w:pPr>
    <w:rPr>
      <w:rFonts w:ascii="Cambria" w:hAnsi="Cambria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30DD0"/>
    <w:rPr>
      <w:rFonts w:ascii="Cambria" w:hAnsi="Cambria"/>
    </w:rPr>
  </w:style>
  <w:style w:type="paragraph" w:customStyle="1" w:styleId="EndNoteBibliography">
    <w:name w:val="EndNote Bibliography"/>
    <w:basedOn w:val="Normal"/>
    <w:link w:val="EndNoteBibliographyChar"/>
    <w:rsid w:val="00730DD0"/>
    <w:rPr>
      <w:rFonts w:ascii="Cambria" w:hAnsi="Cambria"/>
    </w:rPr>
  </w:style>
  <w:style w:type="character" w:customStyle="1" w:styleId="EndNoteBibliographyChar">
    <w:name w:val="EndNote Bibliography Char"/>
    <w:basedOn w:val="DefaultParagraphFont"/>
    <w:link w:val="EndNoteBibliography"/>
    <w:rsid w:val="00730DD0"/>
    <w:rPr>
      <w:rFonts w:ascii="Cambria" w:hAnsi="Cambria"/>
    </w:rPr>
  </w:style>
  <w:style w:type="character" w:styleId="UnresolvedMention">
    <w:name w:val="Unresolved Mention"/>
    <w:basedOn w:val="DefaultParagraphFont"/>
    <w:uiPriority w:val="99"/>
    <w:semiHidden/>
    <w:unhideWhenUsed/>
    <w:rsid w:val="00E13D69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256E5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56E51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56E5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56E5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56E51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8513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0306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677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comments.xml.rels><?xml version="1.0" encoding="UTF-8" standalone="yes"?>
<Relationships xmlns="http://schemas.openxmlformats.org/package/2006/relationships"><Relationship Id="rId2" Type="http://schemas.openxmlformats.org/officeDocument/2006/relationships/hyperlink" Target="https://www.facs.org/~/media/files/quality%20programs/cancer/ncdb/puf_data_dictionary.ashx" TargetMode="External"/><Relationship Id="rId1" Type="http://schemas.openxmlformats.org/officeDocument/2006/relationships/hyperlink" Target="https://apps.who.int/iris/bitstream/handle/10665/96612/9789241548496_eng.pdf;sequence=1" TargetMode="External"/></Relationships>
</file>

<file path=word/_rels/document.xml.rels><?xml version="1.0" encoding="UTF-8" standalone="yes"?>
<Relationships xmlns="http://schemas.openxmlformats.org/package/2006/relationships"><Relationship Id="rId8" Type="http://schemas.microsoft.com/office/2018/08/relationships/commentsExtensible" Target="commentsExtensible.xml"/><Relationship Id="rId3" Type="http://schemas.openxmlformats.org/officeDocument/2006/relationships/settings" Target="settings.xml"/><Relationship Id="rId7" Type="http://schemas.microsoft.com/office/2016/09/relationships/commentsIds" Target="commentsId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microsoft.com/office/2011/relationships/commentsExtended" Target="commentsExtended.xml"/><Relationship Id="rId11" Type="http://schemas.openxmlformats.org/officeDocument/2006/relationships/theme" Target="theme/theme1.xml"/><Relationship Id="rId5" Type="http://schemas.openxmlformats.org/officeDocument/2006/relationships/comments" Target="comments.xml"/><Relationship Id="rId10" Type="http://schemas.microsoft.com/office/2011/relationships/people" Target="people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1</Pages>
  <Words>2914</Words>
  <Characters>16612</Characters>
  <Application>Microsoft Office Word</Application>
  <DocSecurity>0</DocSecurity>
  <Lines>138</Lines>
  <Paragraphs>3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References</vt:lpstr>
    </vt:vector>
  </TitlesOfParts>
  <Company/>
  <LinksUpToDate>false</LinksUpToDate>
  <CharactersWithSpaces>194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References</dc:title>
  <dc:subject/>
  <dc:creator>Aru Panwar</dc:creator>
  <cp:keywords/>
  <cp:lastModifiedBy>Aurit, Sarah J</cp:lastModifiedBy>
  <cp:revision>2</cp:revision>
  <dcterms:created xsi:type="dcterms:W3CDTF">2021-02-03T03:54:00Z</dcterms:created>
  <dcterms:modified xsi:type="dcterms:W3CDTF">2021-02-03T03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WnCUserId">
    <vt:lpwstr>4440</vt:lpwstr>
  </property>
  <property fmtid="{D5CDD505-2E9C-101B-9397-08002B2CF9AE}" pid="3" name="WnCSubscriberId">
    <vt:lpwstr>3750</vt:lpwstr>
  </property>
  <property fmtid="{D5CDD505-2E9C-101B-9397-08002B2CF9AE}" pid="4" name="WnCOutputStyleId">
    <vt:lpwstr>219</vt:lpwstr>
  </property>
  <property fmtid="{D5CDD505-2E9C-101B-9397-08002B2CF9AE}" pid="5" name="RWProductId">
    <vt:lpwstr>WnC</vt:lpwstr>
  </property>
  <property fmtid="{D5CDD505-2E9C-101B-9397-08002B2CF9AE}" pid="6" name="WnCUser">
    <vt:lpwstr>arupanwar@gmail.com_3750</vt:lpwstr>
  </property>
  <property fmtid="{D5CDD505-2E9C-101B-9397-08002B2CF9AE}" pid="7" name="WnC4Folder">
    <vt:lpwstr>Documents///NCDB volume</vt:lpwstr>
  </property>
</Properties>
</file>